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8603FE" w14:textId="3A70BE47" w:rsidR="00A142C6" w:rsidRDefault="00DE08C4">
      <w:r>
        <w:t>Table supplementary 1</w:t>
      </w:r>
    </w:p>
    <w:p w14:paraId="12408C40" w14:textId="515140A6" w:rsidR="00BA7DB4" w:rsidRDefault="00BA7DB4">
      <w:r w:rsidRPr="00B9360F">
        <w:rPr>
          <w:rFonts w:asciiTheme="majorBidi" w:hAnsiTheme="majorBidi" w:cstheme="majorBidi"/>
          <w:sz w:val="24"/>
          <w:szCs w:val="24"/>
        </w:rPr>
        <w:t>Abnormal transcript levels of BANCR in cancer cell lines and the functional consequences of this dysregulation.</w:t>
      </w:r>
    </w:p>
    <w:tbl>
      <w:tblPr>
        <w:tblStyle w:val="TableGrid"/>
        <w:tblW w:w="10566" w:type="dxa"/>
        <w:jc w:val="center"/>
        <w:tblLayout w:type="fixed"/>
        <w:tblLook w:val="04A0" w:firstRow="1" w:lastRow="0" w:firstColumn="1" w:lastColumn="0" w:noHBand="0" w:noVBand="1"/>
      </w:tblPr>
      <w:tblGrid>
        <w:gridCol w:w="1415"/>
        <w:gridCol w:w="1387"/>
        <w:gridCol w:w="1791"/>
        <w:gridCol w:w="1218"/>
        <w:gridCol w:w="1243"/>
        <w:gridCol w:w="1379"/>
        <w:gridCol w:w="1143"/>
        <w:gridCol w:w="990"/>
      </w:tblGrid>
      <w:tr w:rsidR="00DE08C4" w:rsidRPr="00B9360F" w14:paraId="746AD789" w14:textId="77777777" w:rsidTr="00B05106">
        <w:trPr>
          <w:jc w:val="center"/>
        </w:trPr>
        <w:tc>
          <w:tcPr>
            <w:tcW w:w="1415" w:type="dxa"/>
          </w:tcPr>
          <w:p w14:paraId="3583A7D0" w14:textId="77777777" w:rsidR="00DE08C4" w:rsidRPr="00B9360F" w:rsidRDefault="00DE08C4" w:rsidP="00B05106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Cancer</w:t>
            </w:r>
          </w:p>
        </w:tc>
        <w:tc>
          <w:tcPr>
            <w:tcW w:w="1387" w:type="dxa"/>
          </w:tcPr>
          <w:p w14:paraId="16C99A60" w14:textId="77777777" w:rsidR="00DE08C4" w:rsidRPr="006B33FC" w:rsidRDefault="00DE08C4" w:rsidP="00B05106">
            <w:pPr>
              <w:spacing w:line="276" w:lineRule="auto"/>
              <w:jc w:val="both"/>
              <w:rPr>
                <w:rFonts w:asciiTheme="majorBidi" w:hAnsiTheme="majorBidi" w:cstheme="majorBidi"/>
                <w:color w:val="FF0000"/>
                <w:sz w:val="20"/>
                <w:szCs w:val="20"/>
              </w:rPr>
            </w:pPr>
            <w:r w:rsidRPr="006B33FC">
              <w:rPr>
                <w:rFonts w:asciiTheme="majorBidi" w:hAnsiTheme="majorBidi" w:cstheme="majorBidi"/>
                <w:color w:val="FF0000"/>
                <w:sz w:val="20"/>
                <w:szCs w:val="20"/>
              </w:rPr>
              <w:t>Upstream pathways</w:t>
            </w:r>
          </w:p>
        </w:tc>
        <w:tc>
          <w:tcPr>
            <w:tcW w:w="1791" w:type="dxa"/>
          </w:tcPr>
          <w:p w14:paraId="4F34171C" w14:textId="77777777" w:rsidR="00DE08C4" w:rsidRPr="006B33FC" w:rsidRDefault="00DE08C4" w:rsidP="00B05106">
            <w:pPr>
              <w:jc w:val="both"/>
              <w:rPr>
                <w:rFonts w:asciiTheme="majorBidi" w:hAnsiTheme="majorBidi" w:cstheme="majorBidi"/>
                <w:color w:val="FF0000"/>
                <w:sz w:val="20"/>
                <w:szCs w:val="20"/>
              </w:rPr>
            </w:pPr>
            <w:r w:rsidRPr="006B33FC">
              <w:rPr>
                <w:rFonts w:asciiTheme="majorBidi" w:hAnsiTheme="majorBidi" w:cstheme="majorBidi"/>
                <w:color w:val="FF0000"/>
                <w:sz w:val="20"/>
                <w:szCs w:val="20"/>
              </w:rPr>
              <w:t>Downstream pathways</w:t>
            </w:r>
          </w:p>
        </w:tc>
        <w:tc>
          <w:tcPr>
            <w:tcW w:w="1218" w:type="dxa"/>
          </w:tcPr>
          <w:p w14:paraId="1C677CE4" w14:textId="77777777" w:rsidR="00DE08C4" w:rsidRPr="00B9360F" w:rsidRDefault="00DE08C4" w:rsidP="00B05106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Cell lines</w:t>
            </w:r>
          </w:p>
        </w:tc>
        <w:tc>
          <w:tcPr>
            <w:tcW w:w="1243" w:type="dxa"/>
          </w:tcPr>
          <w:p w14:paraId="492F0A0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7121A">
              <w:rPr>
                <w:rFonts w:asciiTheme="majorBidi" w:hAnsiTheme="majorBidi" w:cstheme="majorBidi"/>
                <w:color w:val="FF0000"/>
                <w:sz w:val="20"/>
                <w:szCs w:val="20"/>
              </w:rPr>
              <w:t>Expression (tumor cell lines)</w:t>
            </w:r>
          </w:p>
        </w:tc>
        <w:tc>
          <w:tcPr>
            <w:tcW w:w="1379" w:type="dxa"/>
          </w:tcPr>
          <w:p w14:paraId="2C9F6D4E" w14:textId="77777777" w:rsidR="00DE08C4" w:rsidRPr="00B9360F" w:rsidRDefault="00DE08C4" w:rsidP="00B05106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Function</w:t>
            </w:r>
          </w:p>
        </w:tc>
        <w:tc>
          <w:tcPr>
            <w:tcW w:w="1143" w:type="dxa"/>
          </w:tcPr>
          <w:p w14:paraId="7B3111DD" w14:textId="77777777" w:rsidR="00DE08C4" w:rsidRPr="004C4AD3" w:rsidRDefault="00DE08C4" w:rsidP="00B05106">
            <w:pPr>
              <w:jc w:val="both"/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4C4AD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Conclusion </w:t>
            </w:r>
          </w:p>
        </w:tc>
        <w:tc>
          <w:tcPr>
            <w:tcW w:w="990" w:type="dxa"/>
          </w:tcPr>
          <w:p w14:paraId="248744E5" w14:textId="77777777" w:rsidR="00DE08C4" w:rsidRPr="00B9360F" w:rsidRDefault="00DE08C4" w:rsidP="00B05106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Reference</w:t>
            </w:r>
          </w:p>
        </w:tc>
      </w:tr>
      <w:tr w:rsidR="00DE08C4" w:rsidRPr="00B9360F" w14:paraId="209BDFEE" w14:textId="77777777" w:rsidTr="00B05106">
        <w:trPr>
          <w:jc w:val="center"/>
        </w:trPr>
        <w:tc>
          <w:tcPr>
            <w:tcW w:w="1415" w:type="dxa"/>
          </w:tcPr>
          <w:p w14:paraId="41DB948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Endometrial Cancer-type 1</w:t>
            </w:r>
          </w:p>
        </w:tc>
        <w:tc>
          <w:tcPr>
            <w:tcW w:w="1387" w:type="dxa"/>
          </w:tcPr>
          <w:p w14:paraId="1FDD353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0450423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ERK/MAPK</w:t>
            </w:r>
            <w:r>
              <w:rPr>
                <w:rFonts w:asciiTheme="majorBidi" w:hAnsiTheme="majorBidi" w:cstheme="majorBidi"/>
                <w:sz w:val="20"/>
                <w:szCs w:val="20"/>
              </w:rPr>
              <w:t xml:space="preserve"> and MMP1,MMP2</w:t>
            </w:r>
          </w:p>
        </w:tc>
        <w:tc>
          <w:tcPr>
            <w:tcW w:w="1218" w:type="dxa"/>
          </w:tcPr>
          <w:p w14:paraId="16094F1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Ishikawa and HEC-1A</w:t>
            </w:r>
          </w:p>
        </w:tc>
        <w:tc>
          <w:tcPr>
            <w:tcW w:w="1243" w:type="dxa"/>
          </w:tcPr>
          <w:p w14:paraId="7E2CCD2B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17C7EF5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 and invasion</w:t>
            </w:r>
          </w:p>
        </w:tc>
        <w:tc>
          <w:tcPr>
            <w:tcW w:w="1143" w:type="dxa"/>
          </w:tcPr>
          <w:p w14:paraId="6C34EAA3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BANCR played important role in the progression of endometrial cancer-type1.</w:t>
            </w:r>
          </w:p>
        </w:tc>
        <w:tc>
          <w:tcPr>
            <w:tcW w:w="990" w:type="dxa"/>
          </w:tcPr>
          <w:p w14:paraId="451A64D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16&lt;/Year&gt;&lt;RecNum&gt;36&lt;/RecNum&gt;&lt;DisplayText&gt;(5)&lt;/DisplayText&gt;&lt;record&gt;&lt;rec-number&gt;3&lt;/rec-number&gt;&lt;foreign-keys&gt;&lt;key app="EN" db-id="ap59szwwcrswdsesf0750rdb9ttfr2dpa0ts" timestamp="1617304785"&gt;3&lt;/key&gt;&lt;/foreign-keys&gt;&lt;ref-type name="Journal Article"&gt;17&lt;/ref-type&gt;&lt;contributors&gt;&lt;authors&gt;&lt;author&gt;Wang, Danni&lt;/author&gt;&lt;author&gt;Wang, Danbo&lt;/author&gt;&lt;author&gt;Wang, Ning&lt;/author&gt;&lt;author&gt;Long, Zaiqiu&lt;/author&gt;&lt;author&gt;Ren, Xuemei&lt;/author&gt;&lt;/authors&gt;&lt;/contributors&gt;&lt;titles&gt;&lt;title&gt;Long non-coding RNA BANCR promotes endometrial cancer cell proliferation and invasion by regulating MMP2 and MMP1 via ERK/MAPK signaling pathway&lt;/title&gt;&lt;secondary-title&gt;Cellular physiology and biochemistry&lt;/secondary-title&gt;&lt;/titles&gt;&lt;periodical&gt;&lt;full-title&gt;Cellular physiology and biochemistry&lt;/full-title&gt;&lt;/periodical&gt;&lt;pages&gt;644-656&lt;/pages&gt;&lt;volume&gt;40&lt;/volume&gt;&lt;number&gt;3-4&lt;/number&gt;&lt;dates&gt;&lt;year&gt;2016&lt;/year&gt;&lt;/dates&gt;&lt;isbn&gt;1015-8987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5" w:tooltip="Wang, 2016 #3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13521CF" w14:textId="77777777" w:rsidTr="00B05106">
        <w:trPr>
          <w:jc w:val="center"/>
        </w:trPr>
        <w:tc>
          <w:tcPr>
            <w:tcW w:w="1415" w:type="dxa"/>
          </w:tcPr>
          <w:p w14:paraId="16EA740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Uterine leiomyoma </w:t>
            </w:r>
          </w:p>
        </w:tc>
        <w:tc>
          <w:tcPr>
            <w:tcW w:w="1387" w:type="dxa"/>
          </w:tcPr>
          <w:p w14:paraId="3B72A7E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389F536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535083F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uman Uterine leiomyoma cultured cells</w:t>
            </w:r>
          </w:p>
        </w:tc>
        <w:tc>
          <w:tcPr>
            <w:tcW w:w="1243" w:type="dxa"/>
          </w:tcPr>
          <w:p w14:paraId="52E489BA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2484985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Deoxyelephantopin caused BANCR down-regulation.</w:t>
            </w:r>
          </w:p>
        </w:tc>
        <w:tc>
          <w:tcPr>
            <w:tcW w:w="1143" w:type="dxa"/>
          </w:tcPr>
          <w:p w14:paraId="0DD4E713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 functioned as </w:t>
            </w:r>
            <w: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an oncogene in uterine leiomyoma.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Deoxyelephantopin had an anti-tumor effect by downregulated oncogenic genes.</w:t>
            </w:r>
          </w:p>
        </w:tc>
        <w:tc>
          <w:tcPr>
            <w:tcW w:w="990" w:type="dxa"/>
          </w:tcPr>
          <w:p w14:paraId="3BB1707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andey&lt;/Author&gt;&lt;Year&gt;2020&lt;/Year&gt;&lt;RecNum&gt;1637&lt;/RecNum&gt;&lt;DisplayText&gt;(6)&lt;/DisplayText&gt;&lt;record&gt;&lt;rec-number&gt;4&lt;/rec-number&gt;&lt;foreign-keys&gt;&lt;key app="EN" db-id="ap59szwwcrswdsesf0750rdb9ttfr2dpa0ts" timestamp="1617304785"&gt;4&lt;/key&gt;&lt;/foreign-keys&gt;&lt;ref-type name="Journal Article"&gt;17&lt;/ref-type&gt;&lt;contributors&gt;&lt;authors&gt;&lt;author&gt;Pandey, Vivek&lt;/author&gt;&lt;author&gt;Tripathi, Anima&lt;/author&gt;&lt;author&gt;Rani, Anjali&lt;/author&gt;&lt;author&gt;Dubey, Pawan K&lt;/author&gt;&lt;/authors&gt;&lt;/contributors&gt;&lt;titles&gt;&lt;title&gt;Deoxyelephantopin, a novel naturally occurring phytochemical impairs growth, induces G2/M arrest, ROS-mediated apoptosis and modulates lncRNA expression against uterine leiomyoma&lt;/title&gt;&lt;secondary-title&gt;Biomedicine &amp;amp; Pharmacotherapy&lt;/secondary-title&gt;&lt;/titles&gt;&lt;periodical&gt;&lt;full-title&gt;Biomedicine &amp;amp; Pharmacotherapy&lt;/full-title&gt;&lt;/periodical&gt;&lt;pages&gt;110751&lt;/pages&gt;&lt;volume&gt;131&lt;/volume&gt;&lt;dates&gt;&lt;year&gt;2020&lt;/year&gt;&lt;/dates&gt;&lt;isbn&gt;0753-3322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6" w:tooltip="Pandey, 2020 #4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6EE2580E" w14:textId="77777777" w:rsidTr="00B05106">
        <w:trPr>
          <w:jc w:val="center"/>
        </w:trPr>
        <w:tc>
          <w:tcPr>
            <w:tcW w:w="1415" w:type="dxa"/>
          </w:tcPr>
          <w:p w14:paraId="0E5ED71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Bladder cancer </w:t>
            </w:r>
          </w:p>
        </w:tc>
        <w:tc>
          <w:tcPr>
            <w:tcW w:w="1387" w:type="dxa"/>
          </w:tcPr>
          <w:p w14:paraId="676E85D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161165F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3480AA6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T24, SW780 and SV-HUC1</w:t>
            </w:r>
          </w:p>
        </w:tc>
        <w:tc>
          <w:tcPr>
            <w:tcW w:w="1243" w:type="dxa"/>
          </w:tcPr>
          <w:p w14:paraId="47167282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4333C27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proliferation, migration and ↑ apoptosis</w:t>
            </w:r>
          </w:p>
        </w:tc>
        <w:tc>
          <w:tcPr>
            <w:tcW w:w="1143" w:type="dxa"/>
          </w:tcPr>
          <w:p w14:paraId="33B71B07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  <w:rtl/>
                <w:lang w:bidi="fa-IR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BANCR </w:t>
            </w:r>
            <w:r w:rsidRPr="00512B03">
              <w:rPr>
                <w:rStyle w:val="jlqj4b"/>
                <w:rFonts w:asciiTheme="majorBidi" w:hAnsiTheme="majorBidi" w:cstheme="majorBidi"/>
                <w:color w:val="8496B0" w:themeColor="text2" w:themeTint="99"/>
                <w:sz w:val="20"/>
                <w:szCs w:val="20"/>
                <w:lang w:val="en"/>
              </w:rPr>
              <w:t>was identified as a tumor suppressor in bladder cancer</w:t>
            </w:r>
            <w:r w:rsidRPr="00512B03">
              <w:rPr>
                <w:rStyle w:val="jlqj4b"/>
                <w:rFonts w:asciiTheme="majorBidi" w:hAnsiTheme="majorBidi" w:cstheme="majorBidi"/>
                <w:color w:val="8496B0" w:themeColor="text2" w:themeTint="99"/>
                <w:sz w:val="20"/>
                <w:szCs w:val="20"/>
                <w:rtl/>
                <w:lang w:val="en"/>
              </w:rPr>
              <w:t>.</w:t>
            </w:r>
          </w:p>
        </w:tc>
        <w:tc>
          <w:tcPr>
            <w:tcW w:w="990" w:type="dxa"/>
          </w:tcPr>
          <w:p w14:paraId="1294BB4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&lt;/Author&gt;&lt;Year&gt;2016&lt;/Year&gt;&lt;RecNum&gt;1638&lt;/RecNum&gt;&lt;DisplayText&gt;(14)&lt;/DisplayText&gt;&lt;record&gt;&lt;rec-number&gt;11&lt;/rec-number&gt;&lt;foreign-keys&gt;&lt;key app="EN" db-id="ap59szwwcrswdsesf0750rdb9ttfr2dpa0ts" timestamp="1617304787"&gt;11&lt;/key&gt;&lt;/foreign-keys&gt;&lt;ref-type name="Journal Article"&gt;17&lt;/ref-type&gt;&lt;contributors&gt;&lt;authors&gt;&lt;author&gt;He, Anbang&lt;/author&gt;&lt;author&gt;Liu, Yuchen&lt;/author&gt;&lt;author&gt;Chen, Zhicong&lt;/author&gt;&lt;author&gt;Li, Jianfa&lt;/author&gt;&lt;author&gt;Chen, Mingwei&lt;/author&gt;&lt;author&gt;Liu, Li&lt;/author&gt;&lt;author&gt;Liao, Xinhui&lt;/author&gt;&lt;author&gt;Lv, Zhaojie&lt;/author&gt;&lt;author&gt;Zhan, Yonghao&lt;/author&gt;&lt;author&gt;Zhuang, Chengle&lt;/author&gt;&lt;/authors&gt;&lt;/contributors&gt;&lt;titles&gt;&lt;title&gt;Over-expression of long noncoding RNA BANCR inhibits malignant phenotypes of human bladder cancer&lt;/title&gt;&lt;secondary-title&gt;Journal of Experimental &amp;amp; Clinical Cancer Research&lt;/secondary-title&gt;&lt;/titles&gt;&lt;periodical&gt;&lt;full-title&gt;Journal of Experimental &amp;amp; Clinical Cancer Research&lt;/full-title&gt;&lt;/periodical&gt;&lt;pages&gt;125&lt;/pages&gt;&lt;volume&gt;35&lt;/volume&gt;&lt;number&gt;1&lt;/number&gt;&lt;dates&gt;&lt;year&gt;2016&lt;/year&gt;&lt;/dates&gt;&lt;isbn&gt;1756-9966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4" w:tooltip="He, 2016 #11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4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40513094" w14:textId="77777777" w:rsidTr="00B05106">
        <w:trPr>
          <w:jc w:val="center"/>
        </w:trPr>
        <w:tc>
          <w:tcPr>
            <w:tcW w:w="1415" w:type="dxa"/>
          </w:tcPr>
          <w:p w14:paraId="7C58FE2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Clear cell renal cell carcinoma </w:t>
            </w:r>
          </w:p>
        </w:tc>
        <w:tc>
          <w:tcPr>
            <w:tcW w:w="1387" w:type="dxa"/>
          </w:tcPr>
          <w:p w14:paraId="7D1C168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>
              <w:rPr>
                <w:rFonts w:asciiTheme="majorBidi" w:hAnsiTheme="majorBidi" w:cstheme="majorBidi"/>
                <w:sz w:val="20"/>
                <w:szCs w:val="20"/>
                <w:lang w:bidi="fa-IR"/>
              </w:rPr>
              <w:t>-</w:t>
            </w:r>
          </w:p>
        </w:tc>
        <w:tc>
          <w:tcPr>
            <w:tcW w:w="1791" w:type="dxa"/>
          </w:tcPr>
          <w:p w14:paraId="399947E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48695E4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498,786-O and HK-2</w:t>
            </w:r>
          </w:p>
        </w:tc>
        <w:tc>
          <w:tcPr>
            <w:tcW w:w="1243" w:type="dxa"/>
          </w:tcPr>
          <w:p w14:paraId="0D52F4C8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4285637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proliferation, migration, invasion and ↑ apoptosis and cell cycle arrest</w:t>
            </w:r>
          </w:p>
        </w:tc>
        <w:tc>
          <w:tcPr>
            <w:tcW w:w="1143" w:type="dxa"/>
          </w:tcPr>
          <w:p w14:paraId="124598A9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BANCR </w:t>
            </w:r>
            <w:r w:rsidRPr="00512B03">
              <w:rPr>
                <w:rStyle w:val="jlqj4b"/>
                <w:rFonts w:asciiTheme="majorBidi" w:hAnsiTheme="majorBidi" w:cstheme="majorBidi"/>
                <w:color w:val="8496B0" w:themeColor="text2" w:themeTint="99"/>
                <w:sz w:val="20"/>
                <w:szCs w:val="20"/>
                <w:lang w:val="en"/>
              </w:rPr>
              <w:t>was identified as a tumor suppressor</w:t>
            </w:r>
            <w:r w:rsidRPr="00512B0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512B03">
              <w:rPr>
                <w:rStyle w:val="jlqj4b"/>
                <w:rFonts w:asciiTheme="majorBidi" w:hAnsiTheme="majorBidi" w:cstheme="majorBidi"/>
                <w:color w:val="8496B0" w:themeColor="text2" w:themeTint="99"/>
                <w:sz w:val="20"/>
                <w:szCs w:val="20"/>
                <w:lang w:val="en"/>
              </w:rPr>
              <w:t>in clear cell renal cell carcinoma</w:t>
            </w:r>
            <w:r w:rsidRPr="00512B03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990" w:type="dxa"/>
          </w:tcPr>
          <w:p w14:paraId="12FE495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Xue&lt;/Author&gt;&lt;Year&gt;2018&lt;/Year&gt;&lt;RecNum&gt;1639&lt;/RecNum&gt;&lt;DisplayText&gt;(15)&lt;/DisplayText&gt;&lt;record&gt;&lt;rec-number&gt;12&lt;/rec-number&gt;&lt;foreign-keys&gt;&lt;key app="EN" db-id="ap59szwwcrswdsesf0750rdb9ttfr2dpa0ts" timestamp="1617304787"&gt;12&lt;/key&gt;&lt;/foreign-keys&gt;&lt;ref-type name="Journal Article"&gt;17&lt;/ref-type&gt;&lt;contributors&gt;&lt;authors&gt;&lt;author&gt;Xue, Sheng&lt;/author&gt;&lt;author&gt;Jiang, Sheng-Qun&lt;/author&gt;&lt;author&gt;Li, Qing-wen&lt;/author&gt;&lt;author&gt;Wang, Sheng&lt;/author&gt;&lt;author&gt;Li, Jian&lt;/author&gt;&lt;author&gt;Yang, Shuai&lt;/author&gt;&lt;author&gt;Zhang, Hai-Min&lt;/author&gt;&lt;author&gt;Xu, Yun-Fei&lt;/author&gt;&lt;author&gt;Wang, Long-Sheng&lt;/author&gt;&lt;author&gt;Zheng, Jun-Hua&lt;/author&gt;&lt;/authors&gt;&lt;/contributors&gt;&lt;titles&gt;&lt;title&gt;Decreased expression of BRAF-activated long non-coding RNA is associated with the proliferation of clear cell renal cell carcinoma&lt;/title&gt;&lt;secondary-title&gt;BMC urology&lt;/secondary-title&gt;&lt;/titles&gt;&lt;periodical&gt;&lt;full-title&gt;BMC urology&lt;/full-title&gt;&lt;/periodical&gt;&lt;pages&gt;1-8&lt;/pages&gt;&lt;volume&gt;18&lt;/volume&gt;&lt;number&gt;1&lt;/number&gt;&lt;dates&gt;&lt;year&gt;2018&lt;/year&gt;&lt;/dates&gt;&lt;isbn&gt;1471-2490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5" w:tooltip="Xue, 2018 #12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A156E2A" w14:textId="77777777" w:rsidTr="00B05106">
        <w:trPr>
          <w:jc w:val="center"/>
        </w:trPr>
        <w:tc>
          <w:tcPr>
            <w:tcW w:w="1415" w:type="dxa"/>
          </w:tcPr>
          <w:p w14:paraId="05C175A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Colorectal cancer </w:t>
            </w:r>
          </w:p>
        </w:tc>
        <w:tc>
          <w:tcPr>
            <w:tcW w:w="1387" w:type="dxa"/>
          </w:tcPr>
          <w:p w14:paraId="69CB8A5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4087236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iR-203/ CSE1L</w:t>
            </w:r>
          </w:p>
        </w:tc>
        <w:tc>
          <w:tcPr>
            <w:tcW w:w="1218" w:type="dxa"/>
          </w:tcPr>
          <w:p w14:paraId="1B66845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HCT116,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LoVo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 and NCM460</w:t>
            </w:r>
          </w:p>
        </w:tc>
        <w:tc>
          <w:tcPr>
            <w:tcW w:w="1243" w:type="dxa"/>
          </w:tcPr>
          <w:p w14:paraId="46F071A6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1144B7F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Δ BANCR: ↓ proliferation, migration, invasion, and ↑ cell apoptosis and 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chemotherapy sensitivity (Adriamycin)  </w:t>
            </w:r>
          </w:p>
        </w:tc>
        <w:tc>
          <w:tcPr>
            <w:tcW w:w="1143" w:type="dxa"/>
          </w:tcPr>
          <w:p w14:paraId="1451225F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  <w:rtl/>
                <w:lang w:bidi="fa-IR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lastRenderedPageBreak/>
              <w:t xml:space="preserve">BANCR had oncogenic role in colorectal cancer and </w:t>
            </w:r>
            <w:r w:rsidRPr="00512B03">
              <w:rPr>
                <w:rStyle w:val="jlqj4b"/>
                <w:rFonts w:asciiTheme="majorBidi" w:hAnsiTheme="majorBidi" w:cstheme="majorBidi"/>
                <w:color w:val="8496B0" w:themeColor="text2" w:themeTint="99"/>
                <w:sz w:val="20"/>
                <w:szCs w:val="20"/>
                <w:lang w:val="en"/>
              </w:rPr>
              <w:lastRenderedPageBreak/>
              <w:t>might have the potential to become a therapeutic</w:t>
            </w: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 </w:t>
            </w: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  <w:lang w:bidi="fa-IR"/>
              </w:rPr>
              <w:t>target.</w:t>
            </w:r>
          </w:p>
        </w:tc>
        <w:tc>
          <w:tcPr>
            <w:tcW w:w="990" w:type="dxa"/>
          </w:tcPr>
          <w:p w14:paraId="07A04220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a&lt;/Author&gt;&lt;Year&gt;2018&lt;/Year&gt;&lt;RecNum&gt;1640&lt;/RecNum&gt;&lt;DisplayText&gt;(18)&lt;/DisplayText&gt;&lt;record&gt;&lt;rec-number&gt;15&lt;/rec-number&gt;&lt;foreign-keys&gt;&lt;key app="EN" db-id="ap59szwwcrswdsesf0750rdb9ttfr2dpa0ts" timestamp="1617304788"&gt;15&lt;/key&gt;&lt;/foreign-keys&gt;&lt;ref-type name="Journal Article"&gt;17&lt;/ref-type&gt;&lt;contributors&gt;&lt;authors&gt;&lt;author&gt;Ma, Siping&lt;/author&gt;&lt;author&gt;Yang, Dongxiang&lt;/author&gt;&lt;author&gt;Liu, Yanlong&lt;/author&gt;&lt;author&gt;Wang, Yongpeng&lt;/author&gt;&lt;author&gt;Lin, Tao&lt;/author&gt;&lt;author&gt;Li, Yanxi&lt;/author&gt;&lt;author&gt;Yang, Shihua&lt;/author&gt;&lt;author&gt;Zhang, Wanchuan&lt;/author&gt;&lt;author&gt;Zhang, Rui&lt;/author&gt;&lt;/authors&gt;&lt;/contributors&gt;&lt;titles&gt;&lt;title&gt;LncRNA BANCR promotes tumorigenesis and enhances adriamycin resistance in colorectal cancer&lt;/title&gt;&lt;secondary-title&gt;Aging (Albany NY)&lt;/secondary-title&gt;&lt;/titles&gt;&lt;periodical&gt;&lt;full-title&gt;Aging (Albany NY)&lt;/full-title&gt;&lt;/periodical&gt;&lt;pages&gt;2062&lt;/pages&gt;&lt;volume&gt;10&lt;/volume&gt;&lt;number&gt;8&lt;/number&gt;&lt;dates&gt;&lt;year&gt;2018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8" w:tooltip="Ma, 2018 #15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8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58C548F6" w14:textId="77777777" w:rsidTr="00B05106">
        <w:trPr>
          <w:jc w:val="center"/>
        </w:trPr>
        <w:tc>
          <w:tcPr>
            <w:tcW w:w="1415" w:type="dxa"/>
          </w:tcPr>
          <w:p w14:paraId="132FFF00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33567041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161D2B8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p21</w:t>
            </w:r>
          </w:p>
        </w:tc>
        <w:tc>
          <w:tcPr>
            <w:tcW w:w="1218" w:type="dxa"/>
          </w:tcPr>
          <w:p w14:paraId="781ACF0C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SW480, HCT116, RQO, HT-29 and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HCoEpiC</w:t>
            </w:r>
            <w:proofErr w:type="spellEnd"/>
          </w:p>
        </w:tc>
        <w:tc>
          <w:tcPr>
            <w:tcW w:w="1243" w:type="dxa"/>
          </w:tcPr>
          <w:p w14:paraId="378601BC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2AFD653C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proliferation and ↑ apoptosis</w:t>
            </w:r>
          </w:p>
        </w:tc>
        <w:tc>
          <w:tcPr>
            <w:tcW w:w="1143" w:type="dxa"/>
          </w:tcPr>
          <w:p w14:paraId="562183C4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BANCR represented a tumor suppressor role in colorectal cancer.</w:t>
            </w:r>
          </w:p>
        </w:tc>
        <w:tc>
          <w:tcPr>
            <w:tcW w:w="990" w:type="dxa"/>
          </w:tcPr>
          <w:p w14:paraId="5EC8CF4B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hi&lt;/Author&gt;&lt;Year&gt;2015&lt;/Year&gt;&lt;RecNum&gt;1641&lt;/RecNum&gt;&lt;DisplayText&gt;(16)&lt;/DisplayText&gt;&lt;record&gt;&lt;rec-number&gt;13&lt;/rec-number&gt;&lt;foreign-keys&gt;&lt;key app="EN" db-id="ap59szwwcrswdsesf0750rdb9ttfr2dpa0ts" timestamp="1617304787"&gt;13&lt;/key&gt;&lt;/foreign-keys&gt;&lt;ref-type name="Journal Article"&gt;17&lt;/ref-type&gt;&lt;contributors&gt;&lt;authors&gt;&lt;author&gt;Shi, Yongguo&lt;/author&gt;&lt;author&gt;Liu, Yangchen&lt;/author&gt;&lt;author&gt;Wang, Jirong&lt;/author&gt;&lt;author&gt;Jie, Ding&lt;/author&gt;&lt;author&gt;Yun, Tian&lt;/author&gt;&lt;author&gt;Li, Wang&lt;/author&gt;&lt;author&gt;Yan, Lin&lt;/author&gt;&lt;author&gt;Wang, Keming&lt;/author&gt;&lt;author&gt;Feng, Jifeng&lt;/author&gt;&lt;/authors&gt;&lt;/contributors&gt;&lt;titles&gt;&lt;title&gt;Downregulated long noncoding RNA BANCR promotes the proliferation of colorectal cancer cells via downregualtion of p21 expression&lt;/title&gt;&lt;secondary-title&gt;PloS one&lt;/secondary-title&gt;&lt;/titles&gt;&lt;periodical&gt;&lt;full-title&gt;PloS one&lt;/full-title&gt;&lt;/periodical&gt;&lt;pages&gt;e0122679&lt;/pages&gt;&lt;volume&gt;10&lt;/volume&gt;&lt;number&gt;4&lt;/number&gt;&lt;dates&gt;&lt;year&gt;2015&lt;/year&gt;&lt;/dates&gt;&lt;isbn&gt;1932-6203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6" w:tooltip="Shi, 2015 #13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6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7E67D931" w14:textId="77777777" w:rsidTr="00B05106">
        <w:trPr>
          <w:jc w:val="center"/>
        </w:trPr>
        <w:tc>
          <w:tcPr>
            <w:tcW w:w="1415" w:type="dxa"/>
          </w:tcPr>
          <w:p w14:paraId="238CE19B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6EB7C1C9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1A922AF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EK</w:t>
            </w:r>
          </w:p>
        </w:tc>
        <w:tc>
          <w:tcPr>
            <w:tcW w:w="1218" w:type="dxa"/>
          </w:tcPr>
          <w:p w14:paraId="74880632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Caco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noBreakHyphen/>
              <w:t xml:space="preserve">2, HCT 116,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LoVo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>, SW480, SW620, HT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noBreakHyphen/>
              <w:t xml:space="preserve">29 and CCD 841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CoN</w:t>
            </w:r>
            <w:proofErr w:type="spellEnd"/>
          </w:p>
        </w:tc>
        <w:tc>
          <w:tcPr>
            <w:tcW w:w="1243" w:type="dxa"/>
          </w:tcPr>
          <w:p w14:paraId="2162A7A6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60C64BF7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migration and EMT</w:t>
            </w:r>
          </w:p>
        </w:tc>
        <w:tc>
          <w:tcPr>
            <w:tcW w:w="1143" w:type="dxa"/>
          </w:tcPr>
          <w:p w14:paraId="325D3991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BANCR had oncogenic role in colorectal cancer progression.</w:t>
            </w:r>
          </w:p>
        </w:tc>
        <w:tc>
          <w:tcPr>
            <w:tcW w:w="990" w:type="dxa"/>
          </w:tcPr>
          <w:p w14:paraId="3D764CAA" w14:textId="77777777" w:rsidR="00DE08C4" w:rsidRPr="00B9360F" w:rsidRDefault="00DE08C4" w:rsidP="00B05106">
            <w:pPr>
              <w:spacing w:line="276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uo&lt;/Author&gt;&lt;Year&gt;2014&lt;/Year&gt;&lt;RecNum&gt;1642&lt;/RecNum&gt;&lt;DisplayText&gt;(7)&lt;/DisplayText&gt;&lt;record&gt;&lt;rec-number&gt;5&lt;/rec-number&gt;&lt;foreign-keys&gt;&lt;key app="EN" db-id="ap59szwwcrswdsesf0750rdb9ttfr2dpa0ts" timestamp="1617304786"&gt;5&lt;/key&gt;&lt;/foreign-keys&gt;&lt;ref-type name="Journal Article"&gt;17&lt;/ref-type&gt;&lt;contributors&gt;&lt;authors&gt;&lt;author&gt;Guo, Qinhao&lt;/author&gt;&lt;author&gt;Zhao, YAN&lt;/author&gt;&lt;author&gt;Chen, Jiejing&lt;/author&gt;&lt;author&gt;Hu, JUN&lt;/author&gt;&lt;author&gt;Wang, Shuwei&lt;/author&gt;&lt;author&gt;Zhang, Dongsheng&lt;/author&gt;&lt;author&gt;Sun, Yueming&lt;/author&gt;&lt;/authors&gt;&lt;/contributors&gt;&lt;titles&gt;&lt;title&gt;BRAF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ctivated long non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contributes to colorectal cancer migration by inducing epithelial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mesenchymal transition&lt;/title&gt;&lt;secondary-title&gt;Oncology letters&lt;/secondary-title&gt;&lt;/titles&gt;&lt;periodical&gt;&lt;full-title&gt;Oncology letters&lt;/full-title&gt;&lt;/periodical&gt;&lt;pages&gt;869-875&lt;/pages&gt;&lt;volume&gt;8&lt;/volume&gt;&lt;number&gt;2&lt;/number&gt;&lt;dates&gt;&lt;year&gt;2014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7" w:tooltip="Guo, 2014 #5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7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42D1585" w14:textId="77777777" w:rsidTr="00B05106">
        <w:trPr>
          <w:jc w:val="center"/>
        </w:trPr>
        <w:tc>
          <w:tcPr>
            <w:tcW w:w="1415" w:type="dxa"/>
          </w:tcPr>
          <w:p w14:paraId="710418E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453CF3C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Ets-1/histone H3</w:t>
            </w:r>
          </w:p>
        </w:tc>
        <w:tc>
          <w:tcPr>
            <w:tcW w:w="1791" w:type="dxa"/>
          </w:tcPr>
          <w:p w14:paraId="4E60A4E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6CA3380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LOVO and SW480</w:t>
            </w:r>
          </w:p>
        </w:tc>
        <w:tc>
          <w:tcPr>
            <w:tcW w:w="1243" w:type="dxa"/>
          </w:tcPr>
          <w:p w14:paraId="4CA9B6B7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25D377A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Fentanyl treatment caused BANCR expression and induced ↓ colony formation, cell migration and invasion</w:t>
            </w:r>
          </w:p>
        </w:tc>
        <w:tc>
          <w:tcPr>
            <w:tcW w:w="1143" w:type="dxa"/>
          </w:tcPr>
          <w:p w14:paraId="3CA20E18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Fentanyl represented anti-tumor </w:t>
            </w: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  <w:lang w:bidi="fa-IR"/>
              </w:rPr>
              <w:t xml:space="preserve">result in colorectal cancer that might be through </w:t>
            </w: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regulatory role on BANCR and Ets-1.</w:t>
            </w:r>
          </w:p>
        </w:tc>
        <w:tc>
          <w:tcPr>
            <w:tcW w:w="990" w:type="dxa"/>
          </w:tcPr>
          <w:p w14:paraId="3003930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&lt;/Author&gt;&lt;Year&gt;2015&lt;/Year&gt;&lt;RecNum&gt;35&lt;/RecNum&gt;&lt;DisplayText&gt;(17)&lt;/DisplayText&gt;&lt;record&gt;&lt;rec-number&gt;14&lt;/rec-number&gt;&lt;foreign-keys&gt;&lt;key app="EN" db-id="ap59szwwcrswdsesf0750rdb9ttfr2dpa0ts" timestamp="1617304788"&gt;14&lt;/key&gt;&lt;/foreign-keys&gt;&lt;ref-type name="Journal Article"&gt;17&lt;/ref-type&gt;&lt;contributors&gt;&lt;authors&gt;&lt;author&gt;Li, Ai-xiang&lt;/author&gt;&lt;author&gt;Xin, Wen-qi&lt;/author&gt;&lt;author&gt;Ma, Chuan-gen&lt;/author&gt;&lt;/authors&gt;&lt;/contributors&gt;&lt;titles&gt;&lt;title&gt;Fentanyl inhibits the invasion and migration of colorectal cancer cells via inhibiting the negative regulation of Ets-1 on BANCR&lt;/title&gt;&lt;secondary-title&gt;Biochemical and biophysical research communications&lt;/secondary-title&gt;&lt;/titles&gt;&lt;periodical&gt;&lt;full-title&gt;Biochemical and biophysical research communications&lt;/full-title&gt;&lt;/periodical&gt;&lt;pages&gt;594-600&lt;/pages&gt;&lt;volume&gt;465&lt;/volume&gt;&lt;number&gt;3&lt;/number&gt;&lt;dates&gt;&lt;year&gt;2015&lt;/year&gt;&lt;/dates&gt;&lt;isbn&gt;0006-291X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7" w:tooltip="Li, 2015 #14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7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6B2B75A" w14:textId="77777777" w:rsidTr="00B05106">
        <w:trPr>
          <w:jc w:val="center"/>
        </w:trPr>
        <w:tc>
          <w:tcPr>
            <w:tcW w:w="1415" w:type="dxa"/>
          </w:tcPr>
          <w:p w14:paraId="209F40D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Gastric cancer</w:t>
            </w:r>
          </w:p>
        </w:tc>
        <w:tc>
          <w:tcPr>
            <w:tcW w:w="1387" w:type="dxa"/>
          </w:tcPr>
          <w:p w14:paraId="18877AC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207E1C1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iR-9/ NF-KB1</w:t>
            </w:r>
          </w:p>
        </w:tc>
        <w:tc>
          <w:tcPr>
            <w:tcW w:w="1218" w:type="dxa"/>
          </w:tcPr>
          <w:p w14:paraId="2108FC4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BGC823, SGC7901 and MGC803 </w:t>
            </w:r>
          </w:p>
        </w:tc>
        <w:tc>
          <w:tcPr>
            <w:tcW w:w="1243" w:type="dxa"/>
          </w:tcPr>
          <w:p w14:paraId="70C3A3D5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1C71136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 and ↑ cell apoptosis</w:t>
            </w:r>
          </w:p>
        </w:tc>
        <w:tc>
          <w:tcPr>
            <w:tcW w:w="1143" w:type="dxa"/>
          </w:tcPr>
          <w:p w14:paraId="3900FA0E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BANCR played oncogenic role in gastric cancer through interaction with miR-9/ NF-KB1.</w:t>
            </w:r>
          </w:p>
        </w:tc>
        <w:tc>
          <w:tcPr>
            <w:tcW w:w="990" w:type="dxa"/>
          </w:tcPr>
          <w:p w14:paraId="7585BD0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15&lt;/Year&gt;&lt;RecNum&gt;1644&lt;/RecNum&gt;&lt;DisplayText&gt;(8)&lt;/DisplayText&gt;&lt;record&gt;&lt;rec-number&gt;6&lt;/rec-number&gt;&lt;foreign-keys&gt;&lt;key app="EN" db-id="ap59szwwcrswdsesf0750rdb9ttfr2dpa0ts" timestamp="1617304786"&gt;6&lt;/key&gt;&lt;/foreign-keys&gt;&lt;ref-type name="Journal Article"&gt;17&lt;/ref-type&gt;&lt;contributors&gt;&lt;authors&gt;&lt;author&gt;Zhang, Zhi-Xin&lt;/author&gt;&lt;author&gt;Liu, Zhi-Qiang&lt;/author&gt;&lt;author&gt;Jiang, Biao&lt;/author&gt;&lt;author&gt;Lu, Xin-Yang&lt;/author&gt;&lt;author&gt;Ning, Xiao-Fei&lt;/author&gt;&lt;author&gt;Yuan, Chuan-Tao&lt;/author&gt;&lt;author&gt;Wang, Ai-Liang&lt;/author&gt;&lt;/authors&gt;&lt;/contributors&gt;&lt;titles&gt;&lt;title&gt;BRAF activated non-coding RNA (BANCR) promoting gastric cancer cells proliferation via regulation of NF-κB1&lt;/title&gt;&lt;secondary-title&gt;Biochemical and biophysical research communications&lt;/secondary-title&gt;&lt;/titles&gt;&lt;periodical&gt;&lt;full-title&gt;Biochemical and biophysical research communications&lt;/full-title&gt;&lt;/periodical&gt;&lt;pages&gt;225-231&lt;/pages&gt;&lt;volume&gt;465&lt;/volume&gt;&lt;number&gt;2&lt;/number&gt;&lt;dates&gt;&lt;year&gt;2015&lt;/year&gt;&lt;/dates&gt;&lt;isbn&gt;0006-291X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8" w:tooltip="Zhang, 2015 #6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66736B32" w14:textId="77777777" w:rsidTr="00B05106">
        <w:trPr>
          <w:jc w:val="center"/>
        </w:trPr>
        <w:tc>
          <w:tcPr>
            <w:tcW w:w="1415" w:type="dxa"/>
          </w:tcPr>
          <w:p w14:paraId="3130B58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34B036C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6733835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3E422F7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GC27, AGS, SGC-7901, MGC803 and GES-1</w:t>
            </w:r>
          </w:p>
        </w:tc>
        <w:tc>
          <w:tcPr>
            <w:tcW w:w="1243" w:type="dxa"/>
          </w:tcPr>
          <w:p w14:paraId="0C22DA8B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3026CDD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FF0000"/>
                <w:sz w:val="20"/>
                <w:szCs w:val="20"/>
              </w:rPr>
              <w:t>-</w:t>
            </w:r>
          </w:p>
        </w:tc>
        <w:tc>
          <w:tcPr>
            <w:tcW w:w="1143" w:type="dxa"/>
          </w:tcPr>
          <w:p w14:paraId="5BB314DB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BANCR played oncogenic role in gastric cancer</w:t>
            </w:r>
            <w:r w:rsidRPr="00512B03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990" w:type="dxa"/>
          </w:tcPr>
          <w:p w14:paraId="0034036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17&lt;/Year&gt;&lt;RecNum&gt;1645&lt;/RecNum&gt;&lt;DisplayText&gt;(19)&lt;/DisplayText&gt;&lt;record&gt;&lt;rec-number&gt;16&lt;/rec-number&gt;&lt;foreign-keys&gt;&lt;key app="EN" db-id="ap59szwwcrswdsesf0750rdb9ttfr2dpa0ts" timestamp="1617304788"&gt;16&lt;/key&gt;&lt;/foreign-keys&gt;&lt;ref-type name="Journal Article"&gt;17&lt;/ref-type&gt;&lt;contributors&gt;&lt;authors&gt;&lt;author&gt;Zhang, Kecheng&lt;/author&gt;&lt;author&gt;Shi, Hongzhi&lt;/author&gt;&lt;author&gt;Xi, Hongqing&lt;/author&gt;&lt;author&gt;Wu, Xiaosong&lt;/author&gt;&lt;author&gt;Cui, Jianxin&lt;/author&gt;&lt;author&gt;Gao, Yunhe&lt;/author&gt;&lt;author&gt;Liang, Wenquan&lt;/author&gt;&lt;author&gt;Hu, Chong&lt;/author&gt;&lt;author&gt;Liu, Yi&lt;/author&gt;&lt;author&gt;Li, Jiyang&lt;/author&gt;&lt;/authors&gt;&lt;/contributors&gt;&lt;titles&gt;&lt;title&gt;Genome-wide lncRNA microarray profiling identifies novel circulating lncRNAs for detection of gastric cancer&lt;/title&gt;&lt;secondary-title&gt;Theranostics&lt;/secondary-title&gt;&lt;/titles&gt;&lt;periodical&gt;&lt;full-title&gt;Theranostics&lt;/full-title&gt;&lt;/periodical&gt;&lt;pages&gt;213&lt;/pages&gt;&lt;volume&gt;7&lt;/volume&gt;&lt;number&gt;1&lt;/number&gt;&lt;dates&gt;&lt;year&gt;2017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9" w:tooltip="Zhang, 2017 #16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9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29DF511" w14:textId="77777777" w:rsidTr="00B05106">
        <w:trPr>
          <w:jc w:val="center"/>
        </w:trPr>
        <w:tc>
          <w:tcPr>
            <w:tcW w:w="1415" w:type="dxa"/>
          </w:tcPr>
          <w:p w14:paraId="74E442C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73E24D1D" w14:textId="77777777" w:rsidR="00DE08C4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4BB551BD" w14:textId="77777777" w:rsidR="00DE08C4" w:rsidRPr="005D481E" w:rsidRDefault="00DE08C4" w:rsidP="00B05106">
            <w:pPr>
              <w:spacing w:before="100" w:beforeAutospacing="1" w:after="100" w:afterAutospacing="1"/>
              <w:outlineLvl w:val="2"/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D481E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ERK1/2</w:t>
            </w:r>
          </w:p>
          <w:p w14:paraId="060D9169" w14:textId="77777777" w:rsidR="00DE08C4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18" w:type="dxa"/>
          </w:tcPr>
          <w:p w14:paraId="51902323" w14:textId="77777777" w:rsidR="00DE08C4" w:rsidRPr="00E05CDB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E05CDB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AGS, HGC27, SGC7901, </w:t>
            </w:r>
            <w:r w:rsidRPr="00E05CDB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lastRenderedPageBreak/>
              <w:t>MKN45 and GES-1</w:t>
            </w:r>
          </w:p>
        </w:tc>
        <w:tc>
          <w:tcPr>
            <w:tcW w:w="1243" w:type="dxa"/>
          </w:tcPr>
          <w:p w14:paraId="21A0E62F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lastRenderedPageBreak/>
              <w:t>Upregulated</w:t>
            </w:r>
          </w:p>
        </w:tc>
        <w:tc>
          <w:tcPr>
            <w:tcW w:w="1379" w:type="dxa"/>
          </w:tcPr>
          <w:p w14:paraId="34AB6534" w14:textId="77777777" w:rsidR="00DE08C4" w:rsidRPr="00F30731" w:rsidRDefault="00DE08C4" w:rsidP="00B05106">
            <w:pPr>
              <w:rPr>
                <w:rFonts w:asciiTheme="majorBidi" w:hAnsiTheme="majorBidi" w:cstheme="majorBidi"/>
                <w:color w:val="FF0000"/>
                <w:sz w:val="20"/>
                <w:szCs w:val="20"/>
              </w:rPr>
            </w:pPr>
            <w:r w:rsidRPr="00E05CDB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↑ BANCR: ↑ cell viability and colony formation in </w:t>
            </w:r>
            <w:r w:rsidRPr="00E05CDB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lastRenderedPageBreak/>
              <w:t>cisplatin treated cells</w:t>
            </w:r>
          </w:p>
        </w:tc>
        <w:tc>
          <w:tcPr>
            <w:tcW w:w="1143" w:type="dxa"/>
          </w:tcPr>
          <w:p w14:paraId="2E564459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lastRenderedPageBreak/>
              <w:t xml:space="preserve">BANCR represented oncogenic role in </w:t>
            </w:r>
            <w:r w:rsidRPr="00512B03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lastRenderedPageBreak/>
              <w:t xml:space="preserve">gastric cancer and increased resistance to cisplatin via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ERK1/2 pathway.</w:t>
            </w:r>
          </w:p>
        </w:tc>
        <w:tc>
          <w:tcPr>
            <w:tcW w:w="990" w:type="dxa"/>
          </w:tcPr>
          <w:p w14:paraId="3E88D69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iao&lt;/Author&gt;&lt;Year&gt;2021&lt;/Year&gt;&lt;RecNum&gt;1&lt;/RecNum&gt;&lt;DisplayText&gt;(20)&lt;/DisplayText&gt;&lt;record&gt;&lt;rec-number&gt;1&lt;/rec-number&gt;&lt;foreign-keys&gt;&lt;key app="EN" db-id="xedta0pvtz0xw4erze55xxz4f0t2avtexxvd" timestamp="1624020634"&gt;1&lt;/key&gt;&lt;/foreign-keys&gt;&lt;ref-type name="Journal Article"&gt;17&lt;/ref-type&gt;&lt;contributors&gt;&lt;authors&gt;&lt;author&gt;Miao, Xiang&lt;/author&gt;&lt;author&gt;Liu, Yixiang&lt;/author&gt;&lt;author&gt;Fan, Yuzhu&lt;/author&gt;&lt;author&gt;Wang, Guoqiang&lt;/author&gt;&lt;author&gt;Zhu, Hongbo&lt;/author&gt;&lt;/authors&gt;&lt;/contributors&gt;&lt;titles&gt;&lt;title&gt;LncRNA BANCR Attenuates the Killing Capacity of Cisplatin on Gastric Cancer Cell Through the ERK1/2 Pathway&lt;/title&gt;&lt;secondary-title&gt;Cancer Management and Research&lt;/secondary-title&gt;&lt;/titles&gt;&lt;periodical&gt;&lt;full-title&gt;Cancer Management and Research&lt;/full-title&gt;&lt;/periodical&gt;&lt;pages&gt;287&lt;/pages&gt;&lt;volume&gt;13&lt;/volume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0" w:tooltip="Miao, 2021 #1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0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A30B6C6" w14:textId="77777777" w:rsidTr="00B05106">
        <w:trPr>
          <w:jc w:val="center"/>
        </w:trPr>
        <w:tc>
          <w:tcPr>
            <w:tcW w:w="1415" w:type="dxa"/>
          </w:tcPr>
          <w:p w14:paraId="20CF513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epatocellular carcinoma</w:t>
            </w:r>
          </w:p>
        </w:tc>
        <w:tc>
          <w:tcPr>
            <w:tcW w:w="1387" w:type="dxa"/>
          </w:tcPr>
          <w:p w14:paraId="4C6B5BC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4DAC04D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EK, ERK and JNK</w:t>
            </w:r>
          </w:p>
        </w:tc>
        <w:tc>
          <w:tcPr>
            <w:tcW w:w="1218" w:type="dxa"/>
          </w:tcPr>
          <w:p w14:paraId="5B4233A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uh7 and L-02</w:t>
            </w:r>
          </w:p>
        </w:tc>
        <w:tc>
          <w:tcPr>
            <w:tcW w:w="1243" w:type="dxa"/>
          </w:tcPr>
          <w:p w14:paraId="15C53497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497F35E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viability, migration, invasion and ↑ apoptosis</w:t>
            </w:r>
          </w:p>
        </w:tc>
        <w:tc>
          <w:tcPr>
            <w:tcW w:w="1143" w:type="dxa"/>
          </w:tcPr>
          <w:p w14:paraId="3044EAB1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had oncogenic role in hepatocellular carcinoma and might be a promising therapeutic target.</w:t>
            </w:r>
          </w:p>
        </w:tc>
        <w:tc>
          <w:tcPr>
            <w:tcW w:w="990" w:type="dxa"/>
          </w:tcPr>
          <w:p w14:paraId="5EEC4C1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&lt;/Author&gt;&lt;Year&gt;2017&lt;/Year&gt;&lt;RecNum&gt;1646&lt;/RecNum&gt;&lt;DisplayText&gt;(9)&lt;/DisplayText&gt;&lt;record&gt;&lt;rec-number&gt;7&lt;/rec-number&gt;&lt;foreign-keys&gt;&lt;key app="EN" db-id="ap59szwwcrswdsesf0750rdb9ttfr2dpa0ts" timestamp="1617304786"&gt;7&lt;/key&gt;&lt;/foreign-keys&gt;&lt;ref-type name="Journal Article"&gt;17&lt;/ref-type&gt;&lt;contributors&gt;&lt;authors&gt;&lt;author&gt;Li, Jing&lt;/author&gt;&lt;author&gt;Wang, Jinfeng&lt;/author&gt;&lt;author&gt;Zhou, Wei&lt;/author&gt;&lt;author&gt;Zhang, Shuqin&lt;/author&gt;&lt;author&gt;Le, Yuan&lt;/author&gt;&lt;author&gt;He, Rong&lt;/author&gt;&lt;/authors&gt;&lt;/contributors&gt;&lt;titles&gt;&lt;title&gt;Downregulation of BRAF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ctivated non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suppresses the proliferation, migration and invasion, and induces apoptosis of hepatocellular carcinoma cells&lt;/title&gt;&lt;secondary-title&gt;Oncology letters&lt;/secondary-title&gt;&lt;/titles&gt;&lt;periodical&gt;&lt;full-title&gt;Oncology letters&lt;/full-title&gt;&lt;/periodical&gt;&lt;pages&gt;4751-4757&lt;/pages&gt;&lt;volume&gt;14&lt;/volume&gt;&lt;number&gt;4&lt;/number&gt;&lt;dates&gt;&lt;year&gt;2017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9" w:tooltip="Li, 2017 #7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9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6B5E8B46" w14:textId="77777777" w:rsidTr="00B05106">
        <w:trPr>
          <w:jc w:val="center"/>
        </w:trPr>
        <w:tc>
          <w:tcPr>
            <w:tcW w:w="1415" w:type="dxa"/>
          </w:tcPr>
          <w:p w14:paraId="29E0934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277F2AB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5495939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094C69D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uH-7, Hep3B, HepG2, H2-M and CL-48</w:t>
            </w:r>
          </w:p>
        </w:tc>
        <w:tc>
          <w:tcPr>
            <w:tcW w:w="1243" w:type="dxa"/>
          </w:tcPr>
          <w:p w14:paraId="5385305A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379CBEF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, invasion and EMT and ↑ apoptosis</w:t>
            </w:r>
          </w:p>
          <w:p w14:paraId="1356F48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3" w:type="dxa"/>
          </w:tcPr>
          <w:p w14:paraId="09EECC7D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had oncogenic role in hepatocellular carcinoma and might related to cancer initiation and progression.</w:t>
            </w:r>
          </w:p>
        </w:tc>
        <w:tc>
          <w:tcPr>
            <w:tcW w:w="990" w:type="dxa"/>
          </w:tcPr>
          <w:p w14:paraId="29277FC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ou&lt;/Author&gt;&lt;Year&gt;2016&lt;/Year&gt;&lt;RecNum&gt;1647&lt;/RecNum&gt;&lt;DisplayText&gt;(10)&lt;/DisplayText&gt;&lt;record&gt;&lt;rec-number&gt;8&lt;/rec-number&gt;&lt;foreign-keys&gt;&lt;key app="EN" db-id="ap59szwwcrswdsesf0750rdb9ttfr2dpa0ts" timestamp="1617304786"&gt;8&lt;/key&gt;&lt;/foreign-keys&gt;&lt;ref-type name="Journal Article"&gt;17&lt;/ref-type&gt;&lt;contributors&gt;&lt;authors&gt;&lt;author&gt;Zhou, Tao&lt;/author&gt;&lt;author&gt;Gao, Yanjing&lt;/author&gt;&lt;/authors&gt;&lt;/contributors&gt;&lt;titles&gt;&lt;title&gt;Increased expression of LncRNA BANCR and its prognostic significance in human hepatocellular carcinoma&lt;/title&gt;&lt;secondary-title&gt;World journal of surgical oncology&lt;/secondary-title&gt;&lt;/titles&gt;&lt;periodical&gt;&lt;full-title&gt;World journal of surgical oncology&lt;/full-title&gt;&lt;/periodical&gt;&lt;pages&gt;1-8&lt;/pages&gt;&lt;volume&gt;14&lt;/volume&gt;&lt;number&gt;1&lt;/number&gt;&lt;dates&gt;&lt;year&gt;2016&lt;/year&gt;&lt;/dates&gt;&lt;isbn&gt;1477-7819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0" w:tooltip="Zhou, 2016 #8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0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3D8F2F5" w14:textId="77777777" w:rsidTr="00B05106">
        <w:trPr>
          <w:jc w:val="center"/>
        </w:trPr>
        <w:tc>
          <w:tcPr>
            <w:tcW w:w="1415" w:type="dxa"/>
          </w:tcPr>
          <w:p w14:paraId="2511F84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Pancreatic cancer</w:t>
            </w:r>
          </w:p>
        </w:tc>
        <w:tc>
          <w:tcPr>
            <w:tcW w:w="1387" w:type="dxa"/>
          </w:tcPr>
          <w:p w14:paraId="3D6EEC1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6364644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miR-195-5p/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Wnt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>/b-Catenin</w:t>
            </w:r>
          </w:p>
        </w:tc>
        <w:tc>
          <w:tcPr>
            <w:tcW w:w="1218" w:type="dxa"/>
          </w:tcPr>
          <w:p w14:paraId="1D67F8E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PANC-1, SW1990, HS766T, CFPAC-1 and HPNE</w:t>
            </w:r>
          </w:p>
        </w:tc>
        <w:tc>
          <w:tcPr>
            <w:tcW w:w="1243" w:type="dxa"/>
          </w:tcPr>
          <w:p w14:paraId="38C441C2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5C1B7DC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 and invasion</w:t>
            </w:r>
          </w:p>
        </w:tc>
        <w:tc>
          <w:tcPr>
            <w:tcW w:w="1143" w:type="dxa"/>
          </w:tcPr>
          <w:p w14:paraId="25B50E04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 might promote tumorigenesis through miR-195-5p/ </w:t>
            </w:r>
            <w:proofErr w:type="spellStart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Wnt</w:t>
            </w:r>
            <w:proofErr w:type="spellEnd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/b-Catenin pathway in pancreatic cancer.</w:t>
            </w:r>
          </w:p>
        </w:tc>
        <w:tc>
          <w:tcPr>
            <w:tcW w:w="990" w:type="dxa"/>
          </w:tcPr>
          <w:p w14:paraId="2DE7775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u&lt;/Author&gt;&lt;Year&gt;2019&lt;/Year&gt;&lt;RecNum&gt;203&lt;/RecNum&gt;&lt;DisplayText&gt;(11)&lt;/DisplayText&gt;&lt;record&gt;&lt;rec-number&gt;203&lt;/rec-number&gt;&lt;foreign-keys&gt;&lt;key app="EN" db-id="sztpppaxhtfvzdeseaw5fszaxwa2vfffv2ew" timestamp="1620761523"&gt;203&lt;/key&gt;&lt;/foreign-keys&gt;&lt;ref-type name="Journal Article"&gt;17&lt;/ref-type&gt;&lt;contributors&gt;&lt;authors&gt;&lt;author&gt;Wu, Xinquan&lt;/author&gt;&lt;author&gt;Xia, Tianfang&lt;/author&gt;&lt;author&gt;Cao, Meng&lt;/author&gt;&lt;author&gt;Zhang, Pengbo&lt;/author&gt;&lt;author&gt;Shi, Guodong&lt;/author&gt;&lt;author&gt;Chen, Lei&lt;/author&gt;&lt;author&gt;Zhang, Jingjing&lt;/author&gt;&lt;author&gt;Yin, Jie&lt;/author&gt;&lt;author&gt;Wu, Pengfei&lt;/author&gt;&lt;author&gt;Cai, Baobao&lt;/author&gt;&lt;/authors&gt;&lt;/contributors&gt;&lt;titles&gt;&lt;title&gt;LncRNA BANCR promotes pancreatic cancer tumorigenesis via modulating MiR-195-5p/Wnt/β-catenin signaling pathway&lt;/title&gt;&lt;secondary-title&gt;Technology in cancer research &amp;amp; treatment&lt;/secondary-title&gt;&lt;/titles&gt;&lt;periodical&gt;&lt;full-title&gt;Technology in cancer research &amp;amp; treatment&lt;/full-title&gt;&lt;/periodical&gt;&lt;pages&gt;1533033819887962&lt;/pages&gt;&lt;volume&gt;18&lt;/volume&gt;&lt;dates&gt;&lt;year&gt;2019&lt;/year&gt;&lt;/dates&gt;&lt;isbn&gt;1533-0346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11" w:tooltip="Wu, 2019 #203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11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59515A1F" w14:textId="77777777" w:rsidTr="00B05106">
        <w:trPr>
          <w:jc w:val="center"/>
        </w:trPr>
        <w:tc>
          <w:tcPr>
            <w:tcW w:w="1415" w:type="dxa"/>
          </w:tcPr>
          <w:p w14:paraId="54ED720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Breast cancer</w:t>
            </w:r>
          </w:p>
        </w:tc>
        <w:tc>
          <w:tcPr>
            <w:tcW w:w="1387" w:type="dxa"/>
          </w:tcPr>
          <w:p w14:paraId="343B516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62AEA95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61A469E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CF-7, MDA-MB-231, SKBR3, BT-20 and MCF-10A</w:t>
            </w:r>
          </w:p>
        </w:tc>
        <w:tc>
          <w:tcPr>
            <w:tcW w:w="1243" w:type="dxa"/>
          </w:tcPr>
          <w:p w14:paraId="7B7F3B7F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5B1A780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 and invasion capacities, EMT and ↑ cell apoptosis</w:t>
            </w:r>
          </w:p>
        </w:tc>
        <w:tc>
          <w:tcPr>
            <w:tcW w:w="1143" w:type="dxa"/>
          </w:tcPr>
          <w:p w14:paraId="217AF51E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Oncogenic role of BANCR in breast cancer took part in tumor progression.</w:t>
            </w:r>
          </w:p>
        </w:tc>
        <w:tc>
          <w:tcPr>
            <w:tcW w:w="990" w:type="dxa"/>
          </w:tcPr>
          <w:p w14:paraId="051A343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u&lt;/Author&gt;&lt;Year&gt;2018&lt;/Year&gt;&lt;RecNum&gt;329&lt;/RecNum&gt;&lt;DisplayText&gt;(21)&lt;/DisplayText&gt;&lt;record&gt;&lt;rec-number&gt;17&lt;/rec-number&gt;&lt;foreign-keys&gt;&lt;key app="EN" db-id="ap59szwwcrswdsesf0750rdb9ttfr2dpa0ts" timestamp="1617304789"&gt;17&lt;/key&gt;&lt;/foreign-keys&gt;&lt;ref-type name="Journal Article"&gt;17&lt;/ref-type&gt;&lt;contributors&gt;&lt;authors&gt;&lt;author&gt;Lou, KX&lt;/author&gt;&lt;author&gt;Li, ZH&lt;/author&gt;&lt;author&gt;Wang, P&lt;/author&gt;&lt;author&gt;Liu, Z&lt;/author&gt;&lt;author&gt;Chen, Y&lt;/author&gt;&lt;author&gt;Wang, XL&lt;/author&gt;&lt;author&gt;Cui, HX&lt;/author&gt;&lt;/authors&gt;&lt;/contributors&gt;&lt;titles&gt;&lt;title&gt;Long non-coding RNA BANCR indicates poor prognosis for breast cancer and promotes cell proliferation and invasion&lt;/title&gt;&lt;secondary-title&gt;Eur Rev Med Pharmacol Sci&lt;/secondary-title&gt;&lt;/titles&gt;&lt;periodical&gt;&lt;full-title&gt;Eur Rev Med Pharmacol Sci&lt;/full-title&gt;&lt;abbr-1&gt;European review for medical and pharmacological sciences&lt;/abbr-1&gt;&lt;/periodical&gt;&lt;pages&gt;1358-1365&lt;/pages&gt;&lt;volume&gt;22&lt;/volume&gt;&lt;number&gt;5&lt;/number&gt;&lt;dates&gt;&lt;year&gt;2018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1" w:tooltip="Lou, 2018 #17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1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1A1BA2C" w14:textId="77777777" w:rsidTr="00B05106">
        <w:trPr>
          <w:jc w:val="center"/>
        </w:trPr>
        <w:tc>
          <w:tcPr>
            <w:tcW w:w="1415" w:type="dxa"/>
          </w:tcPr>
          <w:p w14:paraId="20FB500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643AAEB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3A4D212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3BFCE4D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MDA-MB-468, MCF7, 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HCC1569, BT549, MDA-MB-231 and MCF10A</w:t>
            </w:r>
          </w:p>
        </w:tc>
        <w:tc>
          <w:tcPr>
            <w:tcW w:w="1243" w:type="dxa"/>
          </w:tcPr>
          <w:p w14:paraId="6FE44E51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lastRenderedPageBreak/>
              <w:t xml:space="preserve">Upregulated </w:t>
            </w:r>
          </w:p>
        </w:tc>
        <w:tc>
          <w:tcPr>
            <w:tcW w:w="1379" w:type="dxa"/>
          </w:tcPr>
          <w:p w14:paraId="249D727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Δ BANCR: ↓ proliferation, 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EMT and metastasis</w:t>
            </w:r>
          </w:p>
        </w:tc>
        <w:tc>
          <w:tcPr>
            <w:tcW w:w="1143" w:type="dxa"/>
          </w:tcPr>
          <w:p w14:paraId="473BF3A6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lastRenderedPageBreak/>
              <w:t xml:space="preserve">BANCR took part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lastRenderedPageBreak/>
              <w:t>oncogenic role in breast cancer and promoted tumor progression.</w:t>
            </w:r>
          </w:p>
        </w:tc>
        <w:tc>
          <w:tcPr>
            <w:tcW w:w="990" w:type="dxa"/>
          </w:tcPr>
          <w:p w14:paraId="61FF13A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Jiang&lt;/Author&gt;&lt;Year&gt;2018&lt;/Year&gt;&lt;RecNum&gt;1649&lt;/RecNum&gt;&lt;DisplayText&gt;(22)&lt;/DisplayText&gt;&lt;record&gt;&lt;rec-number&gt;18&lt;/rec-number&gt;&lt;foreign-keys&gt;&lt;key app="EN" db-id="ap59szwwcrswdsesf0750rdb9ttfr2dpa0ts" timestamp="1617304789"&gt;18&lt;/key&gt;&lt;/foreign-keys&gt;&lt;ref-type name="Journal Article"&gt;17&lt;/ref-type&gt;&lt;contributors&gt;&lt;authors&gt;&lt;author&gt;Jiang, Jing&lt;/author&gt;&lt;author&gt;Shi, Sheng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Hong&lt;/author&gt;&lt;author&gt;Li, Xu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Jun&lt;/author&gt;&lt;author&gt;Sun, Long&lt;/author&gt;&lt;author&gt;Ge, Qi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Dong&lt;/author&gt;&lt;author&gt;Li, Chao&lt;/author&gt;&lt;author&gt;Zhang, Wei&lt;/author&gt;&lt;/authors&gt;&lt;/contributors&gt;&lt;titles&gt;&lt;title&gt;Long non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BRAF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regulated lncRNA 1 promotes lymph node invasion, metastasis and proliferation, and predicts poor prognosis in breast cancer&lt;/title&gt;&lt;secondary-title&gt;Oncology letters&lt;/secondary-title&gt;&lt;/titles&gt;&lt;periodical&gt;&lt;full-title&gt;Oncology letters&lt;/full-title&gt;&lt;/periodical&gt;&lt;pages&gt;9543-9552&lt;/pages&gt;&lt;volume&gt;15&lt;/volume&gt;&lt;number&gt;6&lt;/number&gt;&lt;dates&gt;&lt;year&gt;2018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2" w:tooltip="Jiang, 2018 #18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2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0FD3CE09" w14:textId="77777777" w:rsidTr="00B05106">
        <w:trPr>
          <w:jc w:val="center"/>
        </w:trPr>
        <w:tc>
          <w:tcPr>
            <w:tcW w:w="1415" w:type="dxa"/>
          </w:tcPr>
          <w:p w14:paraId="046FEEE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Lung carcinoma</w:t>
            </w:r>
          </w:p>
        </w:tc>
        <w:tc>
          <w:tcPr>
            <w:tcW w:w="1387" w:type="dxa"/>
          </w:tcPr>
          <w:p w14:paraId="552D8B6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4F49ED0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p38 MAPK</w:t>
            </w:r>
          </w:p>
        </w:tc>
        <w:tc>
          <w:tcPr>
            <w:tcW w:w="1218" w:type="dxa"/>
          </w:tcPr>
          <w:p w14:paraId="6217BE2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NCI-H1688, NCI-H446, A549, SPC-A1 and 16HBE</w:t>
            </w:r>
          </w:p>
        </w:tc>
        <w:tc>
          <w:tcPr>
            <w:tcW w:w="1243" w:type="dxa"/>
          </w:tcPr>
          <w:p w14:paraId="43E69B03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Downregulated </w:t>
            </w:r>
          </w:p>
        </w:tc>
        <w:tc>
          <w:tcPr>
            <w:tcW w:w="1379" w:type="dxa"/>
          </w:tcPr>
          <w:p w14:paraId="00D5887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proliferation and migration</w:t>
            </w:r>
          </w:p>
        </w:tc>
        <w:tc>
          <w:tcPr>
            <w:tcW w:w="1143" w:type="dxa"/>
          </w:tcPr>
          <w:p w14:paraId="1AE06CC3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Tumor suppressor role of BANCR in ling carcinoma might be promising therapeutic target.</w:t>
            </w:r>
          </w:p>
        </w:tc>
        <w:tc>
          <w:tcPr>
            <w:tcW w:w="990" w:type="dxa"/>
          </w:tcPr>
          <w:p w14:paraId="2EB9252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Jiang&lt;/Author&gt;&lt;Year&gt;2015&lt;/Year&gt;&lt;RecNum&gt;38&lt;/RecNum&gt;&lt;DisplayText&gt;(23)&lt;/DisplayText&gt;&lt;record&gt;&lt;rec-number&gt;19&lt;/rec-number&gt;&lt;foreign-keys&gt;&lt;key app="EN" db-id="ap59szwwcrswdsesf0750rdb9ttfr2dpa0ts" timestamp="1617304789"&gt;19&lt;/key&gt;&lt;/foreign-keys&gt;&lt;ref-type name="Journal Article"&gt;17&lt;/ref-type&gt;&lt;contributors&gt;&lt;authors&gt;&lt;author&gt;Jiang, Wenjun&lt;/author&gt;&lt;author&gt;Zhang, Dandan&lt;/author&gt;&lt;author&gt;Xu, Baoning&lt;/author&gt;&lt;author&gt;Wu, Zhuo&lt;/author&gt;&lt;author&gt;Liu, Siyang&lt;/author&gt;&lt;author&gt;Zhang, Lei&lt;/author&gt;&lt;author&gt;Tian, Ye&lt;/author&gt;&lt;author&gt;Han, Xu&lt;/author&gt;&lt;author&gt;Tian, Dali&lt;/author&gt;&lt;/authors&gt;&lt;/contributors&gt;&lt;titles&gt;&lt;title&gt;Long non-coding RNA BANCR promotes proliferation and migration of lung carcinoma via MAPK pathways&lt;/title&gt;&lt;secondary-title&gt;Biomedicine &amp;amp; pharmacotherapy&lt;/secondary-title&gt;&lt;/titles&gt;&lt;periodical&gt;&lt;full-title&gt;Biomedicine &amp;amp; Pharmacotherapy&lt;/full-title&gt;&lt;/periodical&gt;&lt;pages&gt;90-95&lt;/pages&gt;&lt;volume&gt;69&lt;/volume&gt;&lt;dates&gt;&lt;year&gt;2015&lt;/year&gt;&lt;/dates&gt;&lt;isbn&gt;0753-3322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3" w:tooltip="Jiang, 2015 #19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3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6281DFC" w14:textId="77777777" w:rsidTr="00B05106">
        <w:trPr>
          <w:jc w:val="center"/>
        </w:trPr>
        <w:tc>
          <w:tcPr>
            <w:tcW w:w="1415" w:type="dxa"/>
          </w:tcPr>
          <w:p w14:paraId="4B93DE3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Non-small cell lung cancer </w:t>
            </w:r>
          </w:p>
        </w:tc>
        <w:tc>
          <w:tcPr>
            <w:tcW w:w="1387" w:type="dxa"/>
          </w:tcPr>
          <w:p w14:paraId="02C0A2E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istone deacetylation</w:t>
            </w:r>
          </w:p>
        </w:tc>
        <w:tc>
          <w:tcPr>
            <w:tcW w:w="1791" w:type="dxa"/>
          </w:tcPr>
          <w:p w14:paraId="3335916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29187D2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549, SPC-A1, NCI-H1975, NCI-H1299, NCI-H1650, SK-MES-1 and 16HBE</w:t>
            </w:r>
          </w:p>
        </w:tc>
        <w:tc>
          <w:tcPr>
            <w:tcW w:w="1243" w:type="dxa"/>
          </w:tcPr>
          <w:p w14:paraId="2B8541DE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Downregulated </w:t>
            </w:r>
          </w:p>
        </w:tc>
        <w:tc>
          <w:tcPr>
            <w:tcW w:w="1379" w:type="dxa"/>
          </w:tcPr>
          <w:p w14:paraId="323CA43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viability, migration, invasion, EMT and ↑ apoptosis</w:t>
            </w:r>
          </w:p>
        </w:tc>
        <w:tc>
          <w:tcPr>
            <w:tcW w:w="1143" w:type="dxa"/>
          </w:tcPr>
          <w:p w14:paraId="5B73844D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had tumor suppressor role in NSCLC and represented EMT regulatory role.</w:t>
            </w:r>
          </w:p>
        </w:tc>
        <w:tc>
          <w:tcPr>
            <w:tcW w:w="990" w:type="dxa"/>
          </w:tcPr>
          <w:p w14:paraId="79A7670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un&lt;/Author&gt;&lt;Year&gt;2014&lt;/Year&gt;&lt;RecNum&gt;1651&lt;/RecNum&gt;&lt;DisplayText&gt;(24)&lt;/DisplayText&gt;&lt;record&gt;&lt;rec-number&gt;20&lt;/rec-number&gt;&lt;foreign-keys&gt;&lt;key app="EN" db-id="ap59szwwcrswdsesf0750rdb9ttfr2dpa0ts" timestamp="1617304789"&gt;20&lt;/key&gt;&lt;/foreign-keys&gt;&lt;ref-type name="Journal Article"&gt;17&lt;/ref-type&gt;&lt;contributors&gt;&lt;authors&gt;&lt;author&gt;Sun, Ming&lt;/author&gt;&lt;author&gt;Liu, Xiang-Hua&lt;/author&gt;&lt;author&gt;Wang, Ke-Ming&lt;/author&gt;&lt;author&gt;Nie, Feng-qi&lt;/author&gt;&lt;author&gt;Kong, Rong&lt;/author&gt;&lt;author&gt;Yang, Jin-song&lt;/author&gt;&lt;author&gt;Xia, Rui&lt;/author&gt;&lt;author&gt;Xu, Tong-Peng&lt;/author&gt;&lt;author&gt;Jin, Fei-Yan&lt;/author&gt;&lt;author&gt;Liu, Zhi-Jun&lt;/author&gt;&lt;/authors&gt;&lt;/contributors&gt;&lt;titles&gt;&lt;title&gt;Downregulation of BRAF activated non-coding RNA is associated with poor prognosis for non-small cell lung cancer and promotes metastasis by affecting epithelial-mesenchymal transition&lt;/title&gt;&lt;secondary-title&gt;Molecular cancer&lt;/secondary-title&gt;&lt;/titles&gt;&lt;periodical&gt;&lt;full-title&gt;Molecular cancer&lt;/full-title&gt;&lt;/periodical&gt;&lt;pages&gt;1-12&lt;/pages&gt;&lt;volume&gt;13&lt;/volume&gt;&lt;number&gt;1&lt;/number&gt;&lt;dates&gt;&lt;year&gt;2014&lt;/year&gt;&lt;/dates&gt;&lt;isbn&gt;1476-4598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4" w:tooltip="Sun, 2014 #20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4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C381911" w14:textId="77777777" w:rsidTr="00B05106">
        <w:trPr>
          <w:jc w:val="center"/>
        </w:trPr>
        <w:tc>
          <w:tcPr>
            <w:tcW w:w="1415" w:type="dxa"/>
          </w:tcPr>
          <w:p w14:paraId="6C13071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3102EBB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5818E14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4D885EC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549, SPC-A1, H1299, H1650, H1975, PC-9 and 16HBE</w:t>
            </w:r>
          </w:p>
        </w:tc>
        <w:tc>
          <w:tcPr>
            <w:tcW w:w="1243" w:type="dxa"/>
          </w:tcPr>
          <w:p w14:paraId="03A8D249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Downregulated </w:t>
            </w:r>
          </w:p>
        </w:tc>
        <w:tc>
          <w:tcPr>
            <w:tcW w:w="1379" w:type="dxa"/>
          </w:tcPr>
          <w:p w14:paraId="7E97F3C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viability, invasion and ↑ apoptosis</w:t>
            </w:r>
          </w:p>
        </w:tc>
        <w:tc>
          <w:tcPr>
            <w:tcW w:w="1143" w:type="dxa"/>
          </w:tcPr>
          <w:p w14:paraId="266F775A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Tumor suppressor role of BANCR in NSCLC led to regulate cell viability and invasion.</w:t>
            </w:r>
          </w:p>
        </w:tc>
        <w:tc>
          <w:tcPr>
            <w:tcW w:w="990" w:type="dxa"/>
          </w:tcPr>
          <w:p w14:paraId="1D4286B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ang&lt;/Author&gt;&lt;Year&gt;2019&lt;/Year&gt;&lt;RecNum&gt;1652&lt;/RecNum&gt;&lt;DisplayText&gt;(25)&lt;/DisplayText&gt;&lt;record&gt;&lt;rec-number&gt;21&lt;/rec-number&gt;&lt;foreign-keys&gt;&lt;key app="EN" db-id="ap59szwwcrswdsesf0750rdb9ttfr2dpa0ts" timestamp="1617304789"&gt;21&lt;/key&gt;&lt;/foreign-keys&gt;&lt;ref-type name="Journal Article"&gt;17&lt;/ref-type&gt;&lt;contributors&gt;&lt;authors&gt;&lt;author&gt;Yang, Liu&lt;/author&gt;&lt;author&gt;Liu, Guiting&lt;/author&gt;&lt;/authors&gt;&lt;/contributors&gt;&lt;titles&gt;&lt;title&gt;lncRNA BANCR suppresses cell viability and invasion and promotes apoptosis in non-small-cell lung cancer cells in vitro and in vivo&lt;/title&gt;&lt;secondary-title&gt;Cancer Management and Research&lt;/secondary-title&gt;&lt;/titles&gt;&lt;periodical&gt;&lt;full-title&gt;Cancer Management and Research&lt;/full-title&gt;&lt;/periodical&gt;&lt;pages&gt;3565&lt;/pages&gt;&lt;volume&gt;11&lt;/volume&gt;&lt;dates&gt;&lt;year&gt;2019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5" w:tooltip="Yang, 2019 #21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5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0F23921" w14:textId="77777777" w:rsidTr="00B05106">
        <w:trPr>
          <w:jc w:val="center"/>
        </w:trPr>
        <w:tc>
          <w:tcPr>
            <w:tcW w:w="1415" w:type="dxa"/>
          </w:tcPr>
          <w:p w14:paraId="2F26663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Esophageal squamous cell carcinoma </w:t>
            </w:r>
          </w:p>
        </w:tc>
        <w:tc>
          <w:tcPr>
            <w:tcW w:w="1387" w:type="dxa"/>
          </w:tcPr>
          <w:p w14:paraId="6F2AFE1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5F62196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Wnt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>/β-Catenin</w:t>
            </w:r>
          </w:p>
        </w:tc>
        <w:tc>
          <w:tcPr>
            <w:tcW w:w="1218" w:type="dxa"/>
          </w:tcPr>
          <w:p w14:paraId="5175AA6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KYSE30, TE10 and Het-1A</w:t>
            </w:r>
          </w:p>
        </w:tc>
        <w:tc>
          <w:tcPr>
            <w:tcW w:w="1243" w:type="dxa"/>
          </w:tcPr>
          <w:p w14:paraId="2A165841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3644899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migration and invasion ability</w:t>
            </w:r>
          </w:p>
        </w:tc>
        <w:tc>
          <w:tcPr>
            <w:tcW w:w="1143" w:type="dxa"/>
          </w:tcPr>
          <w:p w14:paraId="7E5FF0E5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Oncogenic role of BANCR in ESCC led to regulate migration and invasion through </w:t>
            </w:r>
            <w:proofErr w:type="spellStart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Wnt</w:t>
            </w:r>
            <w:proofErr w:type="spellEnd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/β-Catenin pathway.</w:t>
            </w:r>
          </w:p>
        </w:tc>
        <w:tc>
          <w:tcPr>
            <w:tcW w:w="990" w:type="dxa"/>
          </w:tcPr>
          <w:p w14:paraId="41A98F7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hen&lt;/Author&gt;&lt;Year&gt;2019&lt;/Year&gt;&lt;RecNum&gt;1653&lt;/RecNum&gt;&lt;DisplayText&gt;(26)&lt;/DisplayText&gt;&lt;record&gt;&lt;rec-number&gt;22&lt;/rec-number&gt;&lt;foreign-keys&gt;&lt;key app="EN" db-id="ap59szwwcrswdsesf0750rdb9ttfr2dpa0ts" timestamp="1617304789"&gt;22&lt;/key&gt;&lt;/foreign-keys&gt;&lt;ref-type name="Journal Article"&gt;17&lt;/ref-type&gt;&lt;contributors&gt;&lt;authors&gt;&lt;author&gt;Chen, Quan&lt;/author&gt;&lt;author&gt;Zheng, Yiming&lt;/author&gt;&lt;author&gt;Wu, Bingbing&lt;/author&gt;&lt;author&gt;Chen, Xia&lt;/author&gt;&lt;author&gt;Sun, Fei&lt;/author&gt;&lt;author&gt;Ge, Pengfei&lt;/author&gt;&lt;author&gt;Wang, Pengcheng&lt;/author&gt;&lt;/authors&gt;&lt;/contributors&gt;&lt;titles&gt;&lt;title&gt;BANCR Regulates The Cell Invasion And Migration In Esophageal Squamous Cell Carcinoma Through Wnt/β-Catenin Signaling Pathway&lt;/title&gt;&lt;secondary-title&gt;OncoTargets and therapy&lt;/secondary-title&gt;&lt;/titles&gt;&lt;periodical&gt;&lt;full-title&gt;OncoTargets and therapy&lt;/full-title&gt;&lt;/periodical&gt;&lt;pages&gt;9319&lt;/pages&gt;&lt;volume&gt;12&lt;/volume&gt;&lt;dates&gt;&lt;year&gt;2019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6" w:tooltip="Chen, 2019 #22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6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6E47557" w14:textId="77777777" w:rsidTr="00B05106">
        <w:trPr>
          <w:jc w:val="center"/>
        </w:trPr>
        <w:tc>
          <w:tcPr>
            <w:tcW w:w="1415" w:type="dxa"/>
          </w:tcPr>
          <w:p w14:paraId="0786597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4823FA9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27510EB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6BAEE54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KYSE-30, KYSE-70, KYSE-140, KYSE-150, KYSE-450, 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KYSE-510, TE-10, TE-12 and Het-1A</w:t>
            </w:r>
          </w:p>
        </w:tc>
        <w:tc>
          <w:tcPr>
            <w:tcW w:w="1243" w:type="dxa"/>
          </w:tcPr>
          <w:p w14:paraId="2F9F1B0E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lastRenderedPageBreak/>
              <w:t>Upregulated</w:t>
            </w:r>
          </w:p>
        </w:tc>
        <w:tc>
          <w:tcPr>
            <w:tcW w:w="1379" w:type="dxa"/>
          </w:tcPr>
          <w:p w14:paraId="05DDB38B" w14:textId="77777777" w:rsidR="00DE08C4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         </w:t>
            </w:r>
          </w:p>
          <w:p w14:paraId="253D8B9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F30731">
              <w:rPr>
                <w:rFonts w:asciiTheme="majorBidi" w:hAnsiTheme="majorBidi" w:cstheme="majorBidi"/>
                <w:color w:val="FF0000"/>
                <w:sz w:val="20"/>
                <w:szCs w:val="20"/>
              </w:rPr>
              <w:t>__</w:t>
            </w:r>
          </w:p>
        </w:tc>
        <w:tc>
          <w:tcPr>
            <w:tcW w:w="1143" w:type="dxa"/>
          </w:tcPr>
          <w:p w14:paraId="45215DF3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had oncogenic role in</w:t>
            </w:r>
            <w:r w:rsidRPr="00512B0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ESCC</w:t>
            </w:r>
            <w:r w:rsidRPr="00512B03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990" w:type="dxa"/>
          </w:tcPr>
          <w:p w14:paraId="2C1E064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u&lt;/Author&gt;&lt;Year&gt;2016&lt;/Year&gt;&lt;RecNum&gt;1654&lt;/RecNum&gt;&lt;DisplayText&gt;(27)&lt;/DisplayText&gt;&lt;record&gt;&lt;rec-number&gt;23&lt;/rec-number&gt;&lt;foreign-keys&gt;&lt;key app="EN" db-id="ap59szwwcrswdsesf0750rdb9ttfr2dpa0ts" timestamp="1617304790"&gt;23&lt;/key&gt;&lt;/foreign-keys&gt;&lt;ref-type name="Journal Article"&gt;17&lt;/ref-type&gt;&lt;contributors&gt;&lt;authors&gt;&lt;author&gt;Liu, Zihao&lt;/author&gt;&lt;author&gt;Yang, Tongxin&lt;/author&gt;&lt;author&gt;Xu, Zhipeng&lt;/author&gt;&lt;author&gt;Cao, Xiufeng&lt;/author&gt;&lt;/authors&gt;&lt;/contributors&gt;&lt;titles&gt;&lt;title&gt;Upregulation of the long non-coding RNA BANCR correlates with tumor progression and poor prognosis in esophageal squamous cell carcinoma&lt;/title&gt;&lt;secondary-title&gt;Biomedicine &amp;amp; Pharmacotherapy&lt;/secondary-title&gt;&lt;/titles&gt;&lt;periodical&gt;&lt;full-title&gt;Biomedicine &amp;amp; Pharmacotherapy&lt;/full-title&gt;&lt;/periodical&gt;&lt;pages&gt;406-412&lt;/pages&gt;&lt;volume&gt;82&lt;/volume&gt;&lt;dates&gt;&lt;year&gt;2016&lt;/year&gt;&lt;/dates&gt;&lt;isbn&gt;0753-3322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7" w:tooltip="Liu, 2016 #23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7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47F98295" w14:textId="77777777" w:rsidTr="00B05106">
        <w:trPr>
          <w:jc w:val="center"/>
        </w:trPr>
        <w:tc>
          <w:tcPr>
            <w:tcW w:w="1415" w:type="dxa"/>
          </w:tcPr>
          <w:p w14:paraId="55765B6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389C6AB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63B7879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iR-338-3p/ IGF1R/Raf/MEK/ERK</w:t>
            </w:r>
          </w:p>
        </w:tc>
        <w:tc>
          <w:tcPr>
            <w:tcW w:w="1218" w:type="dxa"/>
          </w:tcPr>
          <w:p w14:paraId="12DA594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KYSE450, KYSE510 and HET-1A</w:t>
            </w:r>
          </w:p>
        </w:tc>
        <w:tc>
          <w:tcPr>
            <w:tcW w:w="1243" w:type="dxa"/>
          </w:tcPr>
          <w:p w14:paraId="5DA0621E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6CE10AD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cell proliferation, migration, invasion and EMT</w:t>
            </w:r>
          </w:p>
        </w:tc>
        <w:tc>
          <w:tcPr>
            <w:tcW w:w="1143" w:type="dxa"/>
          </w:tcPr>
          <w:p w14:paraId="106AA4B1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rtl/>
                <w:lang w:bidi="fa-IR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 represented oncogenic role in ESCC progression through miR-338-3p/ IGF1R/Raf/MEK/ERK pathway. </w:t>
            </w:r>
          </w:p>
        </w:tc>
        <w:tc>
          <w:tcPr>
            <w:tcW w:w="990" w:type="dxa"/>
          </w:tcPr>
          <w:p w14:paraId="663CDD0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ong&lt;/Author&gt;&lt;Year&gt;2020&lt;/Year&gt;&lt;RecNum&gt;1655&lt;/RecNum&gt;&lt;DisplayText&gt;(28)&lt;/DisplayText&gt;&lt;record&gt;&lt;rec-number&gt;24&lt;/rec-number&gt;&lt;foreign-keys&gt;&lt;key app="EN" db-id="ap59szwwcrswdsesf0750rdb9ttfr2dpa0ts" timestamp="1617304790"&gt;24&lt;/key&gt;&lt;/foreign-keys&gt;&lt;ref-type name="Journal Article"&gt;17&lt;/ref-type&gt;&lt;contributors&gt;&lt;authors&gt;&lt;author&gt;Song, Wei&lt;/author&gt;&lt;author&gt;Wang, Kuangjing&lt;/author&gt;&lt;author&gt;Yang, Xiaozhong&lt;/author&gt;&lt;author&gt;Dai, Weijie&lt;/author&gt;&lt;author&gt;Fan, Zhining&lt;/author&gt;&lt;/authors&gt;&lt;/contributors&gt;&lt;titles&gt;&lt;title&gt;Long non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BANCR mediates esophageal squamous cell carcinoma progression by regulating the IGF1R/Raf/MEK/ERK pathway via miR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338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3p&lt;/title&gt;&lt;secondary-title&gt;International Journal of Molecular Medicine&lt;/secondary-title&gt;&lt;/titles&gt;&lt;periodical&gt;&lt;full-title&gt;International Journal of Molecular Medicine&lt;/full-title&gt;&lt;/periodical&gt;&lt;pages&gt;1377-1388&lt;/pages&gt;&lt;volume&gt;46&lt;/volume&gt;&lt;number&gt;4&lt;/number&gt;&lt;dates&gt;&lt;year&gt;2020&lt;/year&gt;&lt;/dates&gt;&lt;isbn&gt;1107-3756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8" w:tooltip="Song, 2020 #24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8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EFA83B6" w14:textId="77777777" w:rsidTr="00B05106">
        <w:trPr>
          <w:jc w:val="center"/>
        </w:trPr>
        <w:tc>
          <w:tcPr>
            <w:tcW w:w="1415" w:type="dxa"/>
          </w:tcPr>
          <w:p w14:paraId="4A136AD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65F5A1D9" w14:textId="77777777" w:rsidR="00DE08C4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1B4EFE71" w14:textId="77777777" w:rsidR="00DE08C4" w:rsidRPr="00140BFD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140BFD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Raf/MEK/ERK</w:t>
            </w:r>
          </w:p>
        </w:tc>
        <w:tc>
          <w:tcPr>
            <w:tcW w:w="1218" w:type="dxa"/>
          </w:tcPr>
          <w:p w14:paraId="4083EB26" w14:textId="77777777" w:rsidR="00DE08C4" w:rsidRPr="00140BFD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140BFD">
              <w:rPr>
                <w:color w:val="4472C4" w:themeColor="accent1"/>
              </w:rPr>
              <w:t>Eca-109, KYSE30, KYSE150, TE-1</w:t>
            </w:r>
            <w:r w:rsidRPr="00140BFD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 and </w:t>
            </w:r>
            <w:r w:rsidRPr="00140BFD">
              <w:rPr>
                <w:color w:val="4472C4" w:themeColor="accent1"/>
              </w:rPr>
              <w:t>Het-1A</w:t>
            </w:r>
          </w:p>
        </w:tc>
        <w:tc>
          <w:tcPr>
            <w:tcW w:w="1243" w:type="dxa"/>
          </w:tcPr>
          <w:p w14:paraId="1FE0F031" w14:textId="77777777" w:rsidR="00DE08C4" w:rsidRPr="00140BFD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140BFD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136B440C" w14:textId="77777777" w:rsidR="00DE08C4" w:rsidRPr="00140BFD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140BFD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↑ BANCR: ↑ proliferation, migration and invasion</w:t>
            </w:r>
          </w:p>
        </w:tc>
        <w:tc>
          <w:tcPr>
            <w:tcW w:w="1143" w:type="dxa"/>
          </w:tcPr>
          <w:p w14:paraId="151E3556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played oncogenic role in ESCC through involvement of Raf/MEK/ERK pathway regulation.</w:t>
            </w:r>
          </w:p>
        </w:tc>
        <w:tc>
          <w:tcPr>
            <w:tcW w:w="990" w:type="dxa"/>
          </w:tcPr>
          <w:p w14:paraId="42F0E7D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u&lt;/Author&gt;&lt;Year&gt;2021&lt;/Year&gt;&lt;RecNum&gt;2&lt;/RecNum&gt;&lt;DisplayText&gt;(29)&lt;/DisplayText&gt;&lt;record&gt;&lt;rec-number&gt;2&lt;/rec-number&gt;&lt;foreign-keys&gt;&lt;key app="EN" db-id="xedta0pvtz0xw4erze55xxz4f0t2avtexxvd" timestamp="1624022021"&gt;2&lt;/key&gt;&lt;/foreign-keys&gt;&lt;ref-type name="Journal Article"&gt;17&lt;/ref-type&gt;&lt;contributors&gt;&lt;authors&gt;&lt;author&gt;Yu, Xiaogang&lt;/author&gt;&lt;author&gt;Huang, Meng&lt;/author&gt;&lt;author&gt;Yang, Guodong&lt;/author&gt;&lt;/authors&gt;&lt;/contributors&gt;&lt;titles&gt;&lt;title&gt;Long non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BANCR promotes proliferation, invasion and migration in esophageal squamous cell carcinoma cells via the Raf/MEK/ERK signaling pathway&lt;/title&gt;&lt;secondary-title&gt;Molecular Medicine Reports&lt;/secondary-title&gt;&lt;/titles&gt;&lt;periodical&gt;&lt;full-title&gt;Molecular Medicine Reports&lt;/full-title&gt;&lt;/periodical&gt;&lt;pages&gt;1-9&lt;/pages&gt;&lt;volume&gt;23&lt;/volume&gt;&lt;number&gt;6&lt;/number&gt;&lt;dates&gt;&lt;year&gt;2021&lt;/year&gt;&lt;/dates&gt;&lt;isbn&gt;1791-299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9" w:tooltip="Yu, 2021 #2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9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76A21D54" w14:textId="77777777" w:rsidTr="00B05106">
        <w:trPr>
          <w:jc w:val="center"/>
        </w:trPr>
        <w:tc>
          <w:tcPr>
            <w:tcW w:w="1415" w:type="dxa"/>
          </w:tcPr>
          <w:p w14:paraId="5B9BB2D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Papillary thyroid carcinoma</w:t>
            </w:r>
          </w:p>
        </w:tc>
        <w:tc>
          <w:tcPr>
            <w:tcW w:w="1387" w:type="dxa"/>
          </w:tcPr>
          <w:p w14:paraId="7F288DC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51D4544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TSHR/cyclin D1, EZH2</w:t>
            </w:r>
          </w:p>
        </w:tc>
        <w:tc>
          <w:tcPr>
            <w:tcW w:w="1218" w:type="dxa"/>
          </w:tcPr>
          <w:p w14:paraId="59B0FB6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IHH-4</w:t>
            </w:r>
          </w:p>
        </w:tc>
        <w:tc>
          <w:tcPr>
            <w:tcW w:w="1243" w:type="dxa"/>
          </w:tcPr>
          <w:p w14:paraId="75A8BA29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64FAB5B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TSHR expression and cell proliferation</w:t>
            </w:r>
          </w:p>
        </w:tc>
        <w:tc>
          <w:tcPr>
            <w:tcW w:w="1143" w:type="dxa"/>
          </w:tcPr>
          <w:p w14:paraId="011B4E29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act as an oncogene in PTC.it effected on TSHR expression through regulate chromatin recruitment of EZH2.</w:t>
            </w:r>
          </w:p>
        </w:tc>
        <w:tc>
          <w:tcPr>
            <w:tcW w:w="990" w:type="dxa"/>
          </w:tcPr>
          <w:p w14:paraId="0F92325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eng&lt;/Author&gt;&lt;Year&gt;2016&lt;/Year&gt;&lt;RecNum&gt;37&lt;/RecNum&gt;&lt;DisplayText&gt;(30)&lt;/DisplayText&gt;&lt;record&gt;&lt;rec-number&gt;25&lt;/rec-number&gt;&lt;foreign-keys&gt;&lt;key app="EN" db-id="ap59szwwcrswdsesf0750rdb9ttfr2dpa0ts" timestamp="1617304790"&gt;25&lt;/key&gt;&lt;/foreign-keys&gt;&lt;ref-type name="Journal Article"&gt;17&lt;/ref-type&gt;&lt;contributors&gt;&lt;authors&gt;&lt;author&gt;Zheng, Haitao&lt;/author&gt;&lt;author&gt;Wang, Meng&lt;/author&gt;&lt;author&gt;Jiang, Lixin&lt;/author&gt;&lt;author&gt;Chu, Haidi&lt;/author&gt;&lt;author&gt;Hu, Jinchen&lt;/author&gt;&lt;author&gt;Ning, Jinyao&lt;/author&gt;&lt;author&gt;Li, Baoyuan&lt;/author&gt;&lt;author&gt;Wang, Dong&lt;/author&gt;&lt;author&gt;Xu, Jie&lt;/author&gt;&lt;/authors&gt;&lt;/contributors&gt;&lt;titles&gt;&lt;title&gt;BRAF-activated long noncoding RNA modulates papillary thyroid carcinoma cell proliferation through regulating thyroid stimulating hormone receptor&lt;/title&gt;&lt;secondary-title&gt;Cancer research and treatment: official journal of Korean Cancer Association&lt;/secondary-title&gt;&lt;/titles&gt;&lt;periodical&gt;&lt;full-title&gt;Cancer research and treatment: official journal of Korean Cancer Association&lt;/full-title&gt;&lt;/periodical&gt;&lt;pages&gt;698&lt;/pages&gt;&lt;volume&gt;48&lt;/volume&gt;&lt;number&gt;2&lt;/number&gt;&lt;dates&gt;&lt;year&gt;2016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0" w:tooltip="Zheng, 2016 #25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0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0027F473" w14:textId="77777777" w:rsidTr="00B05106">
        <w:trPr>
          <w:jc w:val="center"/>
        </w:trPr>
        <w:tc>
          <w:tcPr>
            <w:tcW w:w="1415" w:type="dxa"/>
          </w:tcPr>
          <w:p w14:paraId="444C102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3515326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093AE7F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utophagy</w:t>
            </w:r>
          </w:p>
        </w:tc>
        <w:tc>
          <w:tcPr>
            <w:tcW w:w="1218" w:type="dxa"/>
          </w:tcPr>
          <w:p w14:paraId="33E1CD1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IHH-4</w:t>
            </w:r>
          </w:p>
        </w:tc>
        <w:tc>
          <w:tcPr>
            <w:tcW w:w="1243" w:type="dxa"/>
          </w:tcPr>
          <w:p w14:paraId="7884D2F3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1A9DA2F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autophagy and ↑ apoptosis</w:t>
            </w:r>
          </w:p>
        </w:tc>
        <w:tc>
          <w:tcPr>
            <w:tcW w:w="1143" w:type="dxa"/>
          </w:tcPr>
          <w:p w14:paraId="2C8102B2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played oncogenic role in PTC through increased proliferation and activated autophagy.</w:t>
            </w:r>
          </w:p>
        </w:tc>
        <w:tc>
          <w:tcPr>
            <w:tcW w:w="990" w:type="dxa"/>
          </w:tcPr>
          <w:p w14:paraId="6C5125E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14&lt;/Year&gt;&lt;RecNum&gt;1657&lt;/RecNum&gt;&lt;DisplayText&gt;(31)&lt;/DisplayText&gt;&lt;record&gt;&lt;rec-number&gt;26&lt;/rec-number&gt;&lt;foreign-keys&gt;&lt;key app="EN" db-id="ap59szwwcrswdsesf0750rdb9ttfr2dpa0ts" timestamp="1617304790"&gt;26&lt;/key&gt;&lt;/foreign-keys&gt;&lt;ref-type name="Journal Article"&gt;17&lt;/ref-type&gt;&lt;contributors&gt;&lt;authors&gt;&lt;author&gt;Wang, Yong&lt;/author&gt;&lt;author&gt;Guo, Qinhao&lt;/author&gt;&lt;author&gt;Zhao, YAN&lt;/author&gt;&lt;author&gt;Chen, Jiejing&lt;/author&gt;&lt;author&gt;Wang, Shuwei&lt;/author&gt;&lt;author&gt;Hu, JUN&lt;/author&gt;&lt;author&gt;Sun, Yueming&lt;/author&gt;&lt;/authors&gt;&lt;/contributors&gt;&lt;titles&gt;&lt;title&gt;BRAF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ctivated long non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contributes to cell proliferation and activates autophagy in papillary thyroid carcinoma&lt;/title&gt;&lt;secondary-title&gt;Oncology letters&lt;/secondary-title&gt;&lt;/titles&gt;&lt;periodical&gt;&lt;full-title&gt;Oncology letters&lt;/full-title&gt;&lt;/periodical&gt;&lt;pages&gt;1947-1952&lt;/pages&gt;&lt;volume&gt;8&lt;/volume&gt;&lt;number&gt;5&lt;/number&gt;&lt;dates&gt;&lt;year&gt;2014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1" w:tooltip="Wang, 2014 #26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1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C64CED3" w14:textId="77777777" w:rsidTr="00B05106">
        <w:trPr>
          <w:jc w:val="center"/>
        </w:trPr>
        <w:tc>
          <w:tcPr>
            <w:tcW w:w="1415" w:type="dxa"/>
          </w:tcPr>
          <w:p w14:paraId="17D9980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11AAEE0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6579AF4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TSHR/cyclin D1</w:t>
            </w:r>
          </w:p>
        </w:tc>
        <w:tc>
          <w:tcPr>
            <w:tcW w:w="1218" w:type="dxa"/>
          </w:tcPr>
          <w:p w14:paraId="0846200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IHH-4</w:t>
            </w:r>
          </w:p>
        </w:tc>
        <w:tc>
          <w:tcPr>
            <w:tcW w:w="1243" w:type="dxa"/>
          </w:tcPr>
          <w:p w14:paraId="054855F0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4315890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TSHR expression and cell proliferation</w:t>
            </w:r>
          </w:p>
        </w:tc>
        <w:tc>
          <w:tcPr>
            <w:tcW w:w="1143" w:type="dxa"/>
          </w:tcPr>
          <w:p w14:paraId="2C372EF5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 had an oncogenic role in PTC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lastRenderedPageBreak/>
              <w:t>development.it might be through regulating TSHR and cyclin D1.</w:t>
            </w:r>
          </w:p>
        </w:tc>
        <w:tc>
          <w:tcPr>
            <w:tcW w:w="990" w:type="dxa"/>
          </w:tcPr>
          <w:p w14:paraId="5C113D2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eng&lt;/Author&gt;&lt;Year&gt;2018&lt;/Year&gt;&lt;RecNum&gt;1658&lt;/RecNum&gt;&lt;DisplayText&gt;(32)&lt;/DisplayText&gt;&lt;record&gt;&lt;rec-number&gt;27&lt;/rec-number&gt;&lt;foreign-keys&gt;&lt;key app="EN" db-id="ap59szwwcrswdsesf0750rdb9ttfr2dpa0ts" timestamp="1617304790"&gt;27&lt;/key&gt;&lt;/foreign-keys&gt;&lt;ref-type name="Journal Article"&gt;17&lt;/ref-type&gt;&lt;contributors&gt;&lt;authors&gt;&lt;author&gt;Zheng, Haitao&lt;/author&gt;&lt;author&gt;Xu, Jie&lt;/author&gt;&lt;author&gt;Hao, Shaolong&lt;/author&gt;&lt;author&gt;Liu, Xincheng&lt;/author&gt;&lt;author&gt;Ning, Jinrao&lt;/author&gt;&lt;author&gt;Song, Xicheng&lt;/author&gt;&lt;author&gt;Jiang, Lixin&lt;/author&gt;&lt;author&gt;Liu, Zongying&lt;/author&gt;&lt;/authors&gt;&lt;/contributors&gt;&lt;titles&gt;&lt;title&gt;Expression of BANCR promotes papillary thyroid cancer by targeting thyroid stimulating hormone receptor&lt;/title&gt;&lt;secondary-title&gt;Oncology letters&lt;/secondary-title&gt;&lt;/titles&gt;&lt;periodical&gt;&lt;full-title&gt;Oncology letters&lt;/full-title&gt;&lt;/periodical&gt;&lt;pages&gt;2009-2015&lt;/pages&gt;&lt;volume&gt;16&lt;/volume&gt;&lt;number&gt;2&lt;/number&gt;&lt;dates&gt;&lt;year&gt;2018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2" w:tooltip="Zheng, 2018 #27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2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54C5E4D2" w14:textId="77777777" w:rsidTr="00B05106">
        <w:trPr>
          <w:jc w:val="center"/>
        </w:trPr>
        <w:tc>
          <w:tcPr>
            <w:tcW w:w="1415" w:type="dxa"/>
          </w:tcPr>
          <w:p w14:paraId="625F489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7C6FF3A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6DE3867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APK and PI3K-Akt pathways</w:t>
            </w:r>
          </w:p>
        </w:tc>
        <w:tc>
          <w:tcPr>
            <w:tcW w:w="1218" w:type="dxa"/>
          </w:tcPr>
          <w:p w14:paraId="4CA9743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NPA, BCPAP, TPC1 and Nthy-ori3-1</w:t>
            </w:r>
          </w:p>
        </w:tc>
        <w:tc>
          <w:tcPr>
            <w:tcW w:w="1243" w:type="dxa"/>
          </w:tcPr>
          <w:p w14:paraId="1BDB5F3C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49E135B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↑ proliferation, invasion and ↓ apoptosis</w:t>
            </w:r>
          </w:p>
        </w:tc>
        <w:tc>
          <w:tcPr>
            <w:tcW w:w="1143" w:type="dxa"/>
          </w:tcPr>
          <w:p w14:paraId="5FD5D0A5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functioned as a tumor suppressor in PTC and effected on MAPK and PI3K-Akt pathways.</w:t>
            </w:r>
          </w:p>
        </w:tc>
        <w:tc>
          <w:tcPr>
            <w:tcW w:w="990" w:type="dxa"/>
          </w:tcPr>
          <w:p w14:paraId="28B221C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18&lt;/Year&gt;&lt;RecNum&gt;1659&lt;/RecNum&gt;&lt;DisplayText&gt;(33)&lt;/DisplayText&gt;&lt;record&gt;&lt;rec-number&gt;28&lt;/rec-number&gt;&lt;foreign-keys&gt;&lt;key app="EN" db-id="ap59szwwcrswdsesf0750rdb9ttfr2dpa0ts" timestamp="1617304790"&gt;28&lt;/key&gt;&lt;/foreign-keys&gt;&lt;ref-type name="Journal Article"&gt;17&lt;/ref-type&gt;&lt;contributors&gt;&lt;authors&gt;&lt;author&gt;Zhang, Jinjun&lt;/author&gt;&lt;author&gt;Du, Yaying&lt;/author&gt;&lt;author&gt;Zhang, Xiaoxue&lt;/author&gt;&lt;author&gt;Li, Mengchen&lt;/author&gt;&lt;author&gt;Li, Xingrui&lt;/author&gt;&lt;/authors&gt;&lt;/contributors&gt;&lt;titles&gt;&lt;title&gt;Downregulation of BANCR promotes aggressiveness in papillary thyroid cancer via the MAPK and PI3K pathways&lt;/title&gt;&lt;secondary-title&gt;Journal of Cancer&lt;/secondary-title&gt;&lt;/titles&gt;&lt;periodical&gt;&lt;full-title&gt;Journal of Cancer&lt;/full-title&gt;&lt;/periodical&gt;&lt;pages&gt;1318&lt;/pages&gt;&lt;volume&gt;9&lt;/volume&gt;&lt;number&gt;7&lt;/number&gt;&lt;dates&gt;&lt;year&gt;2018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3" w:tooltip="Zhang, 2018 #28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3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40A14412" w14:textId="77777777" w:rsidTr="00B05106">
        <w:trPr>
          <w:jc w:val="center"/>
        </w:trPr>
        <w:tc>
          <w:tcPr>
            <w:tcW w:w="1415" w:type="dxa"/>
          </w:tcPr>
          <w:p w14:paraId="46E821D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5267B90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7032460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RAF/MEK/ERK</w:t>
            </w:r>
          </w:p>
        </w:tc>
        <w:tc>
          <w:tcPr>
            <w:tcW w:w="1218" w:type="dxa"/>
          </w:tcPr>
          <w:p w14:paraId="53B4E6B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CAL-62, WRO, FTC-133, BCPAP and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Nthy-ori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 3-1</w:t>
            </w:r>
          </w:p>
        </w:tc>
        <w:tc>
          <w:tcPr>
            <w:tcW w:w="1243" w:type="dxa"/>
          </w:tcPr>
          <w:p w14:paraId="5E02C2AE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2AF377C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↑cancer stem cell markers expression (LGR5 and EPCAM)</w:t>
            </w:r>
          </w:p>
        </w:tc>
        <w:tc>
          <w:tcPr>
            <w:tcW w:w="1143" w:type="dxa"/>
          </w:tcPr>
          <w:p w14:paraId="5946328E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Oncogenic role of BANCR in PTC represented by regulating LGR5 and EPCAM through RAF/MEK/ERK pathway.</w:t>
            </w:r>
          </w:p>
        </w:tc>
        <w:tc>
          <w:tcPr>
            <w:tcW w:w="990" w:type="dxa"/>
          </w:tcPr>
          <w:p w14:paraId="750E4CB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18&lt;/Year&gt;&lt;RecNum&gt;1660&lt;/RecNum&gt;&lt;DisplayText&gt;(34)&lt;/DisplayText&gt;&lt;record&gt;&lt;rec-number&gt;29&lt;/rec-number&gt;&lt;foreign-keys&gt;&lt;key app="EN" db-id="ap59szwwcrswdsesf0750rdb9ttfr2dpa0ts" timestamp="1617304790"&gt;29&lt;/key&gt;&lt;/foreign-keys&gt;&lt;ref-type name="Journal Article"&gt;17&lt;/ref-type&gt;&lt;contributors&gt;&lt;authors&gt;&lt;author&gt;Wang, Yuanyuan&lt;/author&gt;&lt;author&gt;Lin, Xiangde&lt;/author&gt;&lt;author&gt;Fu, Xinghao&lt;/author&gt;&lt;author&gt;Yan, Wei&lt;/author&gt;&lt;author&gt;Lin, Fusheng&lt;/author&gt;&lt;author&gt;Kuang, Penghao&lt;/author&gt;&lt;author&gt;Luo, Yezhe&lt;/author&gt;&lt;author&gt;Lin, Ende&lt;/author&gt;&lt;author&gt;Hong, Xiaoquan&lt;/author&gt;&lt;author&gt;Wu, Guoyang&lt;/author&gt;&lt;/authors&gt;&lt;/contributors&gt;&lt;titles&gt;&lt;title&gt;Long non-coding RNA BANCR regulates cancer stem cell markers in papillary thyroid cancer via the RAF/MEK/ERK signaling pathway&lt;/title&gt;&lt;secondary-title&gt;Oncology reports&lt;/secondary-title&gt;&lt;/titles&gt;&lt;periodical&gt;&lt;full-title&gt;Oncology reports&lt;/full-title&gt;&lt;/periodical&gt;&lt;pages&gt;859-866&lt;/pages&gt;&lt;volume&gt;40&lt;/volume&gt;&lt;number&gt;2&lt;/number&gt;&lt;dates&gt;&lt;year&gt;2018&lt;/year&gt;&lt;/dates&gt;&lt;isbn&gt;1021-335X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4" w:tooltip="Wang, 2018 #29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4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49293A8A" w14:textId="77777777" w:rsidTr="00B05106">
        <w:trPr>
          <w:jc w:val="center"/>
        </w:trPr>
        <w:tc>
          <w:tcPr>
            <w:tcW w:w="1415" w:type="dxa"/>
          </w:tcPr>
          <w:p w14:paraId="05BD46A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494D100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2C6D74D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Raf/MEK/ERK</w:t>
            </w:r>
          </w:p>
        </w:tc>
        <w:tc>
          <w:tcPr>
            <w:tcW w:w="1218" w:type="dxa"/>
          </w:tcPr>
          <w:p w14:paraId="7E28968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BCPAP, CAL-62, WRO and FTC-133</w:t>
            </w:r>
          </w:p>
        </w:tc>
        <w:tc>
          <w:tcPr>
            <w:tcW w:w="1243" w:type="dxa"/>
          </w:tcPr>
          <w:p w14:paraId="76238FE2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4D53BF0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↑migration, invasion and EMT</w:t>
            </w:r>
          </w:p>
        </w:tc>
        <w:tc>
          <w:tcPr>
            <w:tcW w:w="1143" w:type="dxa"/>
          </w:tcPr>
          <w:p w14:paraId="20D40EA4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Oncogenic role of BANCR in PTC led to EMT induction through Raf/MEK/ERK pathway.</w:t>
            </w:r>
          </w:p>
        </w:tc>
        <w:tc>
          <w:tcPr>
            <w:tcW w:w="990" w:type="dxa"/>
          </w:tcPr>
          <w:p w14:paraId="02426BA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Wang&lt;/Author&gt;&lt;Year&gt;2018&lt;/Year&gt;&lt;RecNum&gt;1036&lt;/RecNum&gt;&lt;DisplayText&gt;(35)&lt;/DisplayText&gt;&lt;record&gt;&lt;rec-number&gt;30&lt;/rec-number&gt;&lt;foreign-keys&gt;&lt;key app="EN" db-id="ap59szwwcrswdsesf0750rdb9ttfr2dpa0ts" timestamp="1617304791"&gt;30&lt;/key&gt;&lt;/foreign-keys&gt;&lt;ref-type name="Journal Article"&gt;17&lt;/ref-type&gt;&lt;contributors&gt;&lt;authors&gt;&lt;author&gt;Wang, Yuanyuan&lt;/author&gt;&lt;author&gt;Gu, Jiaojiao&lt;/author&gt;&lt;author&gt;Lin, Xiangde&lt;/author&gt;&lt;author&gt;Yan, Wei&lt;/author&gt;&lt;author&gt;Yang, Wenchao&lt;/author&gt;&lt;author&gt;Wu, Guoyang&lt;/author&gt;&lt;/authors&gt;&lt;/contributors&gt;&lt;titles&gt;&lt;title&gt;lncRNA BANCR promotes EMT in PTC via the Raf/MEK/ERK signaling pathway&lt;/title&gt;&lt;secondary-title&gt;Oncology letters&lt;/secondary-title&gt;&lt;/titles&gt;&lt;periodical&gt;&lt;full-title&gt;Oncology letters&lt;/full-title&gt;&lt;/periodical&gt;&lt;pages&gt;5865-5870&lt;/pages&gt;&lt;volume&gt;15&lt;/volume&gt;&lt;number&gt;4&lt;/number&gt;&lt;dates&gt;&lt;year&gt;2018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5" w:tooltip="Wang, 2018 #30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5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6A68EB2B" w14:textId="77777777" w:rsidTr="00B05106">
        <w:trPr>
          <w:jc w:val="center"/>
        </w:trPr>
        <w:tc>
          <w:tcPr>
            <w:tcW w:w="1415" w:type="dxa"/>
          </w:tcPr>
          <w:p w14:paraId="4DB79B8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17D72B6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34A96E6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ERK1/2 and P38</w:t>
            </w:r>
          </w:p>
        </w:tc>
        <w:tc>
          <w:tcPr>
            <w:tcW w:w="1218" w:type="dxa"/>
          </w:tcPr>
          <w:p w14:paraId="62FC562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TPC-1, K1, BCPAP, CGTH-W3 and </w:t>
            </w: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Nthy-ori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 3-1</w:t>
            </w:r>
          </w:p>
        </w:tc>
        <w:tc>
          <w:tcPr>
            <w:tcW w:w="1243" w:type="dxa"/>
          </w:tcPr>
          <w:p w14:paraId="05820AFC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68EC1FD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↑ BANCR: ↓ proliferation, migration, invasion and ↑ apoptosis</w:t>
            </w:r>
          </w:p>
        </w:tc>
        <w:tc>
          <w:tcPr>
            <w:tcW w:w="1143" w:type="dxa"/>
          </w:tcPr>
          <w:p w14:paraId="458E6115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act as a tumor suppressor in PTC through ERK1/2 and P38 activation.</w:t>
            </w:r>
          </w:p>
        </w:tc>
        <w:tc>
          <w:tcPr>
            <w:tcW w:w="990" w:type="dxa"/>
          </w:tcPr>
          <w:p w14:paraId="022F44A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ao&lt;/Author&gt;&lt;Year&gt;2017&lt;/Year&gt;&lt;RecNum&gt;1661&lt;/RecNum&gt;&lt;DisplayText&gt;(36)&lt;/DisplayText&gt;&lt;record&gt;&lt;rec-number&gt;31&lt;/rec-number&gt;&lt;foreign-keys&gt;&lt;key app="EN" db-id="ap59szwwcrswdsesf0750rdb9ttfr2dpa0ts" timestamp="1617304791"&gt;31&lt;/key&gt;&lt;/foreign-keys&gt;&lt;ref-type name="Journal Article"&gt;17&lt;/ref-type&gt;&lt;contributors&gt;&lt;authors&gt;&lt;author&gt;Liao, Tian&lt;/author&gt;&lt;author&gt;Qu, Ning&lt;/author&gt;&lt;author&gt;Shi, Rong-Liang&lt;/author&gt;&lt;author&gt;Guo, Kai&lt;/author&gt;&lt;author&gt;Ma, Ben&lt;/author&gt;&lt;author&gt;Cao, Yi-Ming&lt;/author&gt;&lt;author&gt;Xiang, Jun&lt;/author&gt;&lt;author&gt;Lu, Zhong-Wu&lt;/author&gt;&lt;author&gt;Zhu, Yong-Xue&lt;/author&gt;&lt;author&gt;Li, Duan-Shu&lt;/author&gt;&lt;/authors&gt;&lt;/contributors&gt;&lt;titles&gt;&lt;title&gt;BRAF-activated LncRNA functions as a tumor suppressor in papillary thyroid cancer&lt;/title&gt;&lt;secondary-title&gt;Oncotarget&lt;/secondary-title&gt;&lt;/titles&gt;&lt;periodical&gt;&lt;full-title&gt;Oncotarget&lt;/full-title&gt;&lt;/periodical&gt;&lt;pages&gt;238&lt;/pages&gt;&lt;volume&gt;8&lt;/volume&gt;&lt;number&gt;1&lt;/number&gt;&lt;dates&gt;&lt;year&gt;2017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6" w:tooltip="Liao, 2017 #31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6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7C5524FC" w14:textId="77777777" w:rsidTr="00B05106">
        <w:trPr>
          <w:jc w:val="center"/>
        </w:trPr>
        <w:tc>
          <w:tcPr>
            <w:tcW w:w="1415" w:type="dxa"/>
          </w:tcPr>
          <w:p w14:paraId="5612B52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26BD670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4B27202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TSHR/CCND1</w:t>
            </w:r>
          </w:p>
        </w:tc>
        <w:tc>
          <w:tcPr>
            <w:tcW w:w="1218" w:type="dxa"/>
          </w:tcPr>
          <w:p w14:paraId="370A895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IHH-4, FTC133, and 8505C</w:t>
            </w:r>
          </w:p>
        </w:tc>
        <w:tc>
          <w:tcPr>
            <w:tcW w:w="1243" w:type="dxa"/>
          </w:tcPr>
          <w:p w14:paraId="2A436F0D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Upregulated </w:t>
            </w:r>
          </w:p>
        </w:tc>
        <w:tc>
          <w:tcPr>
            <w:tcW w:w="1379" w:type="dxa"/>
          </w:tcPr>
          <w:p w14:paraId="7808122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Luteolin treatment caused BANCR downregulation and had anti-tumor effect</w:t>
            </w:r>
          </w:p>
        </w:tc>
        <w:tc>
          <w:tcPr>
            <w:tcW w:w="1143" w:type="dxa"/>
          </w:tcPr>
          <w:p w14:paraId="68AD2022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/TSHR oncogenic signaling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  <w:lang w:bidi="fa-IR"/>
              </w:rPr>
              <w:t>inhibited anti-tumor effect of luteolin.</w:t>
            </w:r>
          </w:p>
        </w:tc>
        <w:tc>
          <w:tcPr>
            <w:tcW w:w="990" w:type="dxa"/>
          </w:tcPr>
          <w:p w14:paraId="54B69A9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u&lt;/Author&gt;&lt;Year&gt;2017&lt;/Year&gt;&lt;RecNum&gt;1662&lt;/RecNum&gt;&lt;DisplayText&gt;(37)&lt;/DisplayText&gt;&lt;record&gt;&lt;rec-number&gt;32&lt;/rec-number&gt;&lt;foreign-keys&gt;&lt;key app="EN" db-id="ap59szwwcrswdsesf0750rdb9ttfr2dpa0ts" timestamp="1617304791"&gt;32&lt;/key&gt;&lt;/foreign-keys&gt;&lt;ref-type name="Journal Article"&gt;17&lt;/ref-type&gt;&lt;contributors&gt;&lt;authors&gt;&lt;author&gt;Liu, Chunrong&lt;/author&gt;&lt;author&gt;Lin, Yonghua&lt;/author&gt;&lt;author&gt;Xu, Jie&lt;/author&gt;&lt;author&gt;Chu, Haidi&lt;/author&gt;&lt;author&gt;Hao, Shaolong&lt;/author&gt;&lt;author&gt;Liu, Xincheng&lt;/author&gt;&lt;author&gt;Song, Xicheng&lt;/author&gt;&lt;author&gt;Jiang, Lixin&lt;/author&gt;&lt;author&gt;Zheng, Haitao&lt;/author&gt;&lt;/authors&gt;&lt;/contributors&gt;&lt;titles&gt;&lt;title&gt;Luteolin suppresses tumor progression through lncRNA BANCR and its downstream TSHR/CCND1 signaling in thyroid carcinoma&lt;/title&gt;&lt;secondary-title&gt;International Journal of Clinical and Experimental Pathology&lt;/secondary-title&gt;&lt;/titles&gt;&lt;periodical&gt;&lt;full-title&gt;International Journal of Clinical and Experimental Pathology&lt;/full-title&gt;&lt;/periodical&gt;&lt;pages&gt;9591&lt;/pages&gt;&lt;volume&gt;10&lt;/volume&gt;&lt;number&gt;9&lt;/number&gt;&lt;dates&gt;&lt;year&gt;2017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7" w:tooltip="Liu, 2017 #32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7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46F5E0B6" w14:textId="77777777" w:rsidTr="00B05106">
        <w:trPr>
          <w:jc w:val="center"/>
        </w:trPr>
        <w:tc>
          <w:tcPr>
            <w:tcW w:w="1415" w:type="dxa"/>
          </w:tcPr>
          <w:p w14:paraId="6978D61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hyroid carcinoma</w:t>
            </w:r>
          </w:p>
          <w:p w14:paraId="5BBA755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1B3478E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470EF7C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2444808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thyroid cancer cells</w:t>
            </w:r>
          </w:p>
        </w:tc>
        <w:tc>
          <w:tcPr>
            <w:tcW w:w="1243" w:type="dxa"/>
          </w:tcPr>
          <w:p w14:paraId="7303C92E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 xml:space="preserve">Upregulated </w:t>
            </w:r>
          </w:p>
        </w:tc>
        <w:tc>
          <w:tcPr>
            <w:tcW w:w="1379" w:type="dxa"/>
          </w:tcPr>
          <w:p w14:paraId="7349D98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invasion and ↑ apoptosis and autophagy</w:t>
            </w:r>
          </w:p>
        </w:tc>
        <w:tc>
          <w:tcPr>
            <w:tcW w:w="1143" w:type="dxa"/>
          </w:tcPr>
          <w:p w14:paraId="732A0400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lang w:bidi="fa-IR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 had an oncogenic role in thyroid carcinoma through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  <w:lang w:bidi="fa-IR"/>
              </w:rPr>
              <w:t>influence on autophagy process.</w:t>
            </w:r>
          </w:p>
        </w:tc>
        <w:tc>
          <w:tcPr>
            <w:tcW w:w="990" w:type="dxa"/>
          </w:tcPr>
          <w:p w14:paraId="2DE8619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u&lt;/Author&gt;&lt;Year&gt;2018&lt;/Year&gt;&lt;RecNum&gt;1663&lt;/RecNum&gt;&lt;DisplayText&gt;(38)&lt;/DisplayText&gt;&lt;record&gt;&lt;rec-number&gt;33&lt;/rec-number&gt;&lt;foreign-keys&gt;&lt;key app="EN" db-id="ap59szwwcrswdsesf0750rdb9ttfr2dpa0ts" timestamp="1617304791"&gt;33&lt;/key&gt;&lt;/foreign-keys&gt;&lt;ref-type name="Journal Article"&gt;17&lt;/ref-type&gt;&lt;contributors&gt;&lt;authors&gt;&lt;author&gt;Liu, Tao&lt;/author&gt;&lt;author&gt;Zhao, Yanhong&lt;/author&gt;&lt;author&gt;Wang, Liping&lt;/author&gt;&lt;author&gt;Jia, Haiyan&lt;/author&gt;&lt;author&gt;Cui, Dongjuan&lt;/author&gt;&lt;author&gt;Si, Yunhui&lt;/author&gt;&lt;author&gt;Wang, Hongna&lt;/author&gt;&lt;author&gt;Xue, Huichao&lt;/author&gt;&lt;/authors&gt;&lt;/contributors&gt;&lt;titles&gt;&lt;title&gt;Effects of serine/threonine-protein kinase B-Raf-activated long-chain non-coding RNA on apoptosis and autophagy in thyroid carcinoma cells&lt;/title&gt;&lt;secondary-title&gt;Zhong nan da xue xue bao. Yi xue ban= Journal of Central South University. Medical sciences&lt;/secondary-title&gt;&lt;/titles&gt;&lt;periodical&gt;&lt;full-title&gt;Zhong nan da xue xue bao. Yi xue ban= Journal of Central South University. Medical sciences&lt;/full-title&gt;&lt;/periodical&gt;&lt;pages&gt;747-753&lt;/pages&gt;&lt;volume&gt;43&lt;/volume&gt;&lt;number&gt;7&lt;/number&gt;&lt;dates&gt;&lt;year&gt;2018&lt;/year&gt;&lt;/dates&gt;&lt;isbn&gt;1672-7347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8" w:tooltip="Liu, 2018 #33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8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C45E31E" w14:textId="77777777" w:rsidTr="00B05106">
        <w:trPr>
          <w:jc w:val="center"/>
        </w:trPr>
        <w:tc>
          <w:tcPr>
            <w:tcW w:w="1415" w:type="dxa"/>
          </w:tcPr>
          <w:p w14:paraId="61BA78B0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Oral squamous cell carcinoma</w:t>
            </w:r>
          </w:p>
        </w:tc>
        <w:tc>
          <w:tcPr>
            <w:tcW w:w="1387" w:type="dxa"/>
          </w:tcPr>
          <w:p w14:paraId="49B4D83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39D7C5D8" w14:textId="77777777" w:rsidR="00DE08C4" w:rsidRPr="006B33FC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B33FC">
              <w:rPr>
                <w:rFonts w:asciiTheme="majorBidi" w:hAnsiTheme="majorBidi" w:cstheme="majorBidi"/>
                <w:sz w:val="20"/>
                <w:szCs w:val="20"/>
              </w:rPr>
              <w:t>MAPK</w:t>
            </w:r>
          </w:p>
        </w:tc>
        <w:tc>
          <w:tcPr>
            <w:tcW w:w="1218" w:type="dxa"/>
          </w:tcPr>
          <w:p w14:paraId="25CDBFB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CAL-27, SCC-4, SCC-9, SCC-25 and HOK</w:t>
            </w:r>
          </w:p>
        </w:tc>
        <w:tc>
          <w:tcPr>
            <w:tcW w:w="1243" w:type="dxa"/>
          </w:tcPr>
          <w:p w14:paraId="6140BDEC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0BC2FCE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, invasion and ↑ apoptosis</w:t>
            </w:r>
          </w:p>
        </w:tc>
        <w:tc>
          <w:tcPr>
            <w:tcW w:w="1143" w:type="dxa"/>
          </w:tcPr>
          <w:p w14:paraId="526CC830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played in OSCC tumorigenesis in oncogenic manner via MAPK interaction.</w:t>
            </w:r>
          </w:p>
        </w:tc>
        <w:tc>
          <w:tcPr>
            <w:tcW w:w="990" w:type="dxa"/>
          </w:tcPr>
          <w:p w14:paraId="3248C1F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Yao&lt;/Author&gt;&lt;Year&gt;2019&lt;/Year&gt;&lt;RecNum&gt;1664&lt;/RecNum&gt;&lt;DisplayText&gt;(39)&lt;/DisplayText&gt;&lt;record&gt;&lt;rec-number&gt;34&lt;/rec-number&gt;&lt;foreign-keys&gt;&lt;key app="EN" db-id="ap59szwwcrswdsesf0750rdb9ttfr2dpa0ts" timestamp="1617304791"&gt;34&lt;/key&gt;&lt;/foreign-keys&gt;&lt;ref-type name="Journal Article"&gt;17&lt;/ref-type&gt;&lt;contributors&gt;&lt;authors&gt;&lt;author&gt;Yao, Chun&lt;/author&gt;&lt;author&gt;Kong, Fanzhi&lt;/author&gt;&lt;author&gt;Zhang, Senlin&lt;/author&gt;&lt;author&gt;Wang, Guihua&lt;/author&gt;&lt;author&gt;She, Peng&lt;/author&gt;&lt;author&gt;Zhang, Qingqing&lt;/author&gt;&lt;/authors&gt;&lt;/contributors&gt;&lt;titles&gt;&lt;title&gt;Long non</w:instrText>
            </w:r>
            <w:r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coding RNA BANCR promotes proliferation and migration in oral squamous cell carcinoma via MAPK signaling pathway&lt;/title&gt;&lt;secondary-title&gt;Journal of Oral Pathology &amp;amp; Medicine&lt;/secondary-title&gt;&lt;/titles&gt;&lt;periodical&gt;&lt;full-title&gt;Journal of Oral Pathology &amp;amp; Medicine&lt;/full-title&gt;&lt;/periodical&gt;&lt;dates&gt;&lt;year&gt;2019&lt;/year&gt;&lt;/dates&gt;&lt;isbn&gt;0904-2512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39" w:tooltip="Yao, 2019 #34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39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35195D50" w14:textId="77777777" w:rsidTr="00B05106">
        <w:trPr>
          <w:jc w:val="center"/>
        </w:trPr>
        <w:tc>
          <w:tcPr>
            <w:tcW w:w="1415" w:type="dxa"/>
          </w:tcPr>
          <w:p w14:paraId="1026CD3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Retinoblastoma</w:t>
            </w:r>
          </w:p>
        </w:tc>
        <w:tc>
          <w:tcPr>
            <w:tcW w:w="1387" w:type="dxa"/>
          </w:tcPr>
          <w:p w14:paraId="3B9A9BB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355520FD" w14:textId="77777777" w:rsidR="00DE08C4" w:rsidRPr="006B33FC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6B33FC">
              <w:rPr>
                <w:rFonts w:asciiTheme="majorBidi" w:hAnsiTheme="majorBidi" w:cstheme="majorBidi"/>
                <w:sz w:val="20"/>
                <w:szCs w:val="20"/>
              </w:rPr>
              <w:t>miR-204-3p/</w:t>
            </w:r>
            <w:proofErr w:type="spellStart"/>
            <w:r w:rsidRPr="006B33FC">
              <w:rPr>
                <w:rFonts w:asciiTheme="majorBidi" w:hAnsiTheme="majorBidi" w:cstheme="majorBidi"/>
                <w:sz w:val="20"/>
                <w:szCs w:val="20"/>
              </w:rPr>
              <w:t>Wnt</w:t>
            </w:r>
            <w:proofErr w:type="spellEnd"/>
            <w:r w:rsidRPr="006B33FC">
              <w:rPr>
                <w:rFonts w:asciiTheme="majorBidi" w:hAnsiTheme="majorBidi" w:cstheme="majorBidi"/>
                <w:sz w:val="20"/>
                <w:szCs w:val="20"/>
              </w:rPr>
              <w:t>/β-catenin</w:t>
            </w:r>
          </w:p>
        </w:tc>
        <w:tc>
          <w:tcPr>
            <w:tcW w:w="1218" w:type="dxa"/>
          </w:tcPr>
          <w:p w14:paraId="1DDF4B6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XO-RB44, Y79, WERI-Rb1 and ARPE-19</w:t>
            </w:r>
          </w:p>
        </w:tc>
        <w:tc>
          <w:tcPr>
            <w:tcW w:w="1243" w:type="dxa"/>
          </w:tcPr>
          <w:p w14:paraId="1A5C5875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63BA302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 and invasion and ↑ apoptosis</w:t>
            </w:r>
          </w:p>
        </w:tc>
        <w:tc>
          <w:tcPr>
            <w:tcW w:w="1143" w:type="dxa"/>
          </w:tcPr>
          <w:p w14:paraId="78D65C73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BANCR had an oncogenic role in retinoblastoma and affect tumorigenesis through </w:t>
            </w:r>
            <w:proofErr w:type="spellStart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Wnt</w:t>
            </w:r>
            <w:proofErr w:type="spellEnd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/β-catenin signaling.</w:t>
            </w:r>
          </w:p>
        </w:tc>
        <w:tc>
          <w:tcPr>
            <w:tcW w:w="990" w:type="dxa"/>
          </w:tcPr>
          <w:p w14:paraId="52A5938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un&lt;/Author&gt;&lt;Year&gt;2019&lt;/Year&gt;&lt;RecNum&gt;1665&lt;/RecNum&gt;&lt;DisplayText&gt;(40)&lt;/DisplayText&gt;&lt;record&gt;&lt;rec-number&gt;35&lt;/rec-number&gt;&lt;foreign-keys&gt;&lt;key app="EN" db-id="ap59szwwcrswdsesf0750rdb9ttfr2dpa0ts" timestamp="1617304792"&gt;35&lt;/key&gt;&lt;/foreign-keys&gt;&lt;ref-type name="Journal Article"&gt;17&lt;/ref-type&gt;&lt;contributors&gt;&lt;authors&gt;&lt;author&gt;Sun, Qing-Xiu&lt;/author&gt;&lt;author&gt;Wang, Rong-Rong&lt;/author&gt;&lt;author&gt;Liu, Na&lt;/author&gt;&lt;author&gt;Liu, Chao&lt;/author&gt;&lt;/authors&gt;&lt;/contributors&gt;&lt;titles&gt;&lt;title&gt;Dysregulation of miR-204-3p Driven by the Viability and Motility of Retinoblastoma via Wnt/β-catenin Pathway In Vitro and In Vivo&lt;/title&gt;&lt;secondary-title&gt;Pathology &amp;amp; Oncology Research&lt;/secondary-title&gt;&lt;/titles&gt;&lt;periodical&gt;&lt;full-title&gt;Pathology &amp;amp; Oncology Research&lt;/full-title&gt;&lt;/periodical&gt;&lt;pages&gt;1-10&lt;/pages&gt;&lt;dates&gt;&lt;year&gt;2019&lt;/year&gt;&lt;/dates&gt;&lt;isbn&gt;1532-2807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0" w:tooltip="Sun, 2019 #35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40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34C89F4" w14:textId="77777777" w:rsidTr="00B05106">
        <w:trPr>
          <w:jc w:val="center"/>
        </w:trPr>
        <w:tc>
          <w:tcPr>
            <w:tcW w:w="1415" w:type="dxa"/>
          </w:tcPr>
          <w:p w14:paraId="291D938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6EB1E7E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3A1B644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47E321A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Weri-Rb1, Y79, ARPE-19 and HRMECs</w:t>
            </w:r>
          </w:p>
        </w:tc>
        <w:tc>
          <w:tcPr>
            <w:tcW w:w="1243" w:type="dxa"/>
          </w:tcPr>
          <w:p w14:paraId="6F8EFB67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5B4F824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 and invasion</w:t>
            </w:r>
          </w:p>
        </w:tc>
        <w:tc>
          <w:tcPr>
            <w:tcW w:w="1143" w:type="dxa"/>
          </w:tcPr>
          <w:p w14:paraId="14467C66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played oncogenic role in retinoblastoma and affect cellular aggressiveness.</w:t>
            </w:r>
          </w:p>
        </w:tc>
        <w:tc>
          <w:tcPr>
            <w:tcW w:w="990" w:type="dxa"/>
          </w:tcPr>
          <w:p w14:paraId="6F1EFFE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u&lt;/Author&gt;&lt;Year&gt;2015&lt;/Year&gt;&lt;RecNum&gt;2&lt;/RecNum&gt;&lt;DisplayText&gt;(41)&lt;/DisplayText&gt;&lt;record&gt;&lt;rec-number&gt;36&lt;/rec-number&gt;&lt;foreign-keys&gt;&lt;key app="EN" db-id="ap59szwwcrswdsesf0750rdb9ttfr2dpa0ts" timestamp="1617304792"&gt;36&lt;/key&gt;&lt;/foreign-keys&gt;&lt;ref-type name="Journal Article"&gt;17&lt;/ref-type&gt;&lt;contributors&gt;&lt;authors&gt;&lt;author&gt;Park, Jinjoo&lt;/author&gt;&lt;author&gt;Jeong, Sunjoo&lt;/author&gt;&lt;/authors&gt;&lt;/contributors&gt;&lt;titles&gt;&lt;title&gt;Wnt activated β-catenin and YAP proteins enhance the expression of non-coding RNA component of RNase MRP in colon cancer cells&lt;/title&gt;&lt;secondary-title&gt;Oncotarget&lt;/secondary-title&gt;&lt;/titles&gt;&lt;periodical&gt;&lt;full-title&gt;Oncotarget&lt;/full-title&gt;&lt;/periodical&gt;&lt;pages&gt;34658&lt;/pages&gt;&lt;volume&gt;6&lt;/volume&gt;&lt;number&gt;33&lt;/number&gt;&lt;dates&gt;&lt;year&gt;2015&lt;/year&gt;&lt;/dates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1" w:tooltip="Park, 2015 #36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41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20AC4D05" w14:textId="77777777" w:rsidTr="00B05106">
        <w:trPr>
          <w:jc w:val="center"/>
        </w:trPr>
        <w:tc>
          <w:tcPr>
            <w:tcW w:w="1415" w:type="dxa"/>
          </w:tcPr>
          <w:p w14:paraId="7A55164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elanoma</w:t>
            </w:r>
          </w:p>
        </w:tc>
        <w:tc>
          <w:tcPr>
            <w:tcW w:w="1387" w:type="dxa"/>
          </w:tcPr>
          <w:p w14:paraId="2D457EC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5E1EA85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iR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noBreakHyphen/>
              <w:t>204/ Notch2</w:t>
            </w:r>
          </w:p>
        </w:tc>
        <w:tc>
          <w:tcPr>
            <w:tcW w:w="1218" w:type="dxa"/>
          </w:tcPr>
          <w:p w14:paraId="592CBC9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375, A875, M14 and human epidermal melanocytes</w:t>
            </w:r>
          </w:p>
        </w:tc>
        <w:tc>
          <w:tcPr>
            <w:tcW w:w="1243" w:type="dxa"/>
          </w:tcPr>
          <w:p w14:paraId="244CB6EB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2E120DB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, migration and invasion</w:t>
            </w:r>
          </w:p>
        </w:tc>
        <w:tc>
          <w:tcPr>
            <w:tcW w:w="1143" w:type="dxa"/>
          </w:tcPr>
          <w:p w14:paraId="05A5161A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had oncogenic role in melanoma and through interaction with miR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noBreakHyphen/>
              <w:t xml:space="preserve">204/ Notch2 regulate tumor 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lastRenderedPageBreak/>
              <w:t>progression.</w:t>
            </w:r>
          </w:p>
        </w:tc>
        <w:tc>
          <w:tcPr>
            <w:tcW w:w="990" w:type="dxa"/>
          </w:tcPr>
          <w:p w14:paraId="294D9726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Cai&lt;/Author&gt;&lt;Year&gt;2017&lt;/Year&gt;&lt;RecNum&gt;1667&lt;/RecNum&gt;&lt;DisplayText&gt;(42)&lt;/DisplayText&gt;&lt;record&gt;&lt;rec-number&gt;37&lt;/rec-number&gt;&lt;foreign-keys&gt;&lt;key app="EN" db-id="ap59szwwcrswdsesf0750rdb9ttfr2dpa0ts" timestamp="1617304792"&gt;37&lt;/key&gt;&lt;/foreign-keys&gt;&lt;ref-type name="Journal Article"&gt;17&lt;/ref-type&gt;&lt;contributors&gt;&lt;authors&gt;&lt;author&gt;Cai, Bingjie&lt;/author&gt;&lt;author&gt;Zheng, Yunpeng&lt;/author&gt;&lt;author&gt;Ma, Shanshan&lt;/author&gt;&lt;author&gt;Xing, Qu&lt;/author&gt;&lt;author&gt;Wang, Xinxin&lt;/author&gt;&lt;author&gt;Yang, Bo&lt;/author&gt;&lt;author&gt;Yin, Guangwen&lt;/author&gt;&lt;author&gt;Guan, Fangxia&lt;/author&gt;&lt;/authors&gt;&lt;/contributors&gt;&lt;titles&gt;&lt;title&gt;BANCR contributes to the growth and invasion of melanoma by functioning as a competing endogenous RNA to upregulate Notch2 expression by sponging miR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204&lt;/title&gt;&lt;secondary-title&gt;International Journal of Oncology&lt;/secondary-title&gt;&lt;/titles&gt;&lt;periodical&gt;&lt;full-title&gt;International Journal of Oncology&lt;/full-title&gt;&lt;/periodical&gt;&lt;pages&gt;1941-1951&lt;/pages&gt;&lt;volume&gt;51&lt;/volume&gt;&lt;number&gt;6&lt;/number&gt;&lt;dates&gt;&lt;year&gt;2017&lt;/year&gt;&lt;/dates&gt;&lt;isbn&gt;1019-6439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2" w:tooltip="Cai, 2017 #37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42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397240A7" w14:textId="77777777" w:rsidTr="00B05106">
        <w:trPr>
          <w:jc w:val="center"/>
        </w:trPr>
        <w:tc>
          <w:tcPr>
            <w:tcW w:w="1415" w:type="dxa"/>
          </w:tcPr>
          <w:p w14:paraId="0D1385D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41027ED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17C7FF7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ERK1/2 or JNK/MAPK</w:t>
            </w:r>
          </w:p>
        </w:tc>
        <w:tc>
          <w:tcPr>
            <w:tcW w:w="1218" w:type="dxa"/>
          </w:tcPr>
          <w:p w14:paraId="6EA0C63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-375, 1205Lu, UACC903, CHL-1 and sk-mel-5</w:t>
            </w:r>
          </w:p>
        </w:tc>
        <w:tc>
          <w:tcPr>
            <w:tcW w:w="1243" w:type="dxa"/>
          </w:tcPr>
          <w:p w14:paraId="28E0C5C2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520F698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Δ BANCR: ↓ proliferation</w:t>
            </w:r>
          </w:p>
        </w:tc>
        <w:tc>
          <w:tcPr>
            <w:tcW w:w="1143" w:type="dxa"/>
          </w:tcPr>
          <w:p w14:paraId="3450803E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oncogenic role in melanoma regulated proliferation through MAPK pathway.</w:t>
            </w:r>
          </w:p>
        </w:tc>
        <w:tc>
          <w:tcPr>
            <w:tcW w:w="990" w:type="dxa"/>
          </w:tcPr>
          <w:p w14:paraId="0F548B5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&lt;/Author&gt;&lt;Year&gt;2014&lt;/Year&gt;&lt;RecNum&gt;1668&lt;/RecNum&gt;&lt;DisplayText&gt;(43)&lt;/DisplayText&gt;&lt;record&gt;&lt;rec-number&gt;38&lt;/rec-number&gt;&lt;foreign-keys&gt;&lt;key app="EN" db-id="ap59szwwcrswdsesf0750rdb9ttfr2dpa0ts" timestamp="1617304792"&gt;38&lt;/key&gt;&lt;/foreign-keys&gt;&lt;ref-type name="Journal Article"&gt;17&lt;/ref-type&gt;&lt;contributors&gt;&lt;authors&gt;&lt;author&gt;Li, Ruiya&lt;/author&gt;&lt;author&gt;Zhang, Lingli&lt;/author&gt;&lt;author&gt;Jia, Lizhou&lt;/author&gt;&lt;author&gt;Duan, Yan&lt;/author&gt;&lt;author&gt;Li, Yan&lt;/author&gt;&lt;author&gt;Bao, Lidao&lt;/author&gt;&lt;author&gt;Sha, Na&lt;/author&gt;&lt;/authors&gt;&lt;/contributors&gt;&lt;titles&gt;&lt;title&gt;Long non-coding RNA BANCR promotes proliferation in malignant melanoma by regulating MAPK pathway activation&lt;/title&gt;&lt;secondary-title&gt;PloS one&lt;/secondary-title&gt;&lt;/titles&gt;&lt;periodical&gt;&lt;full-title&gt;PloS one&lt;/full-title&gt;&lt;/periodical&gt;&lt;pages&gt;e100893&lt;/pages&gt;&lt;volume&gt;9&lt;/volume&gt;&lt;number&gt;6&lt;/number&gt;&lt;dates&gt;&lt;year&gt;2014&lt;/year&gt;&lt;/dates&gt;&lt;isbn&gt;1932-6203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3" w:tooltip="Li, 2014 #38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43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6F040AF9" w14:textId="77777777" w:rsidTr="00B05106">
        <w:trPr>
          <w:jc w:val="center"/>
        </w:trPr>
        <w:tc>
          <w:tcPr>
            <w:tcW w:w="1415" w:type="dxa"/>
          </w:tcPr>
          <w:p w14:paraId="6F271B6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4A5375B1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7ED6EC8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LINC-PINT</w:t>
            </w:r>
          </w:p>
        </w:tc>
        <w:tc>
          <w:tcPr>
            <w:tcW w:w="1218" w:type="dxa"/>
          </w:tcPr>
          <w:p w14:paraId="163CE018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A375-P and A375-MA2</w:t>
            </w:r>
          </w:p>
        </w:tc>
        <w:tc>
          <w:tcPr>
            <w:tcW w:w="1243" w:type="dxa"/>
          </w:tcPr>
          <w:p w14:paraId="386DC5AC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66451FD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Δ BANCR: ↓ proliferation  </w:t>
            </w:r>
          </w:p>
        </w:tc>
        <w:tc>
          <w:tcPr>
            <w:tcW w:w="1143" w:type="dxa"/>
          </w:tcPr>
          <w:p w14:paraId="04E44CF6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affect tumorigenesis through regulation of LINC-PINT.</w:t>
            </w:r>
          </w:p>
        </w:tc>
        <w:tc>
          <w:tcPr>
            <w:tcW w:w="990" w:type="dxa"/>
          </w:tcPr>
          <w:p w14:paraId="45692D84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uang&lt;/Author&gt;&lt;Year&gt;2019&lt;/Year&gt;&lt;RecNum&gt;1669&lt;/RecNum&gt;&lt;DisplayText&gt;(44)&lt;/DisplayText&gt;&lt;record&gt;&lt;rec-number&gt;39&lt;/rec-number&gt;&lt;foreign-keys&gt;&lt;key app="EN" db-id="ap59szwwcrswdsesf0750rdb9ttfr2dpa0ts" timestamp="1617304792"&gt;39&lt;/key&gt;&lt;/foreign-keys&gt;&lt;ref-type name="Journal Article"&gt;17&lt;/ref-type&gt;&lt;contributors&gt;&lt;authors&gt;&lt;author&gt;Huang, Qing&lt;/author&gt;&lt;author&gt;Zhang, Deli&lt;/author&gt;&lt;author&gt;Diao, Qingchun&lt;/author&gt;&lt;author&gt;Lin, Mao&lt;/author&gt;&lt;/authors&gt;&lt;/contributors&gt;&lt;titles&gt;&lt;title&gt;lncRNA LINC</w:instrText>
            </w:r>
            <w:r>
              <w:rPr>
                <w:rFonts w:ascii="MS Mincho" w:eastAsia="MS Mincho" w:hAnsi="MS Mincho" w:cs="MS Mincho" w:hint="eastAsia"/>
                <w:sz w:val="20"/>
                <w:szCs w:val="20"/>
              </w:rPr>
              <w:instrText>‑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PINT is downregulated in melanoma and regulates cell proliferation by downregulating lncRNA BANCR&lt;/title&gt;&lt;secondary-title&gt;Oncology letters&lt;/secondary-title&gt;&lt;/titles&gt;&lt;periodical&gt;&lt;full-title&gt;Oncology letters&lt;/full-title&gt;&lt;/periodical&gt;&lt;pages&gt;2917-2922&lt;/pages&gt;&lt;volume&gt;18&lt;/volume&gt;&lt;number&gt;3&lt;/number&gt;&lt;dates&gt;&lt;year&gt;2019&lt;/year&gt;&lt;/dates&gt;&lt;isbn&gt;1792-1074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4" w:tooltip="Huang, 2019 #39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44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75EB9DE3" w14:textId="77777777" w:rsidTr="00B05106">
        <w:trPr>
          <w:jc w:val="center"/>
        </w:trPr>
        <w:tc>
          <w:tcPr>
            <w:tcW w:w="1415" w:type="dxa"/>
          </w:tcPr>
          <w:p w14:paraId="0925F37D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87" w:type="dxa"/>
          </w:tcPr>
          <w:p w14:paraId="0FFAADC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BRAFV600E</w:t>
            </w:r>
          </w:p>
        </w:tc>
        <w:tc>
          <w:tcPr>
            <w:tcW w:w="1791" w:type="dxa"/>
          </w:tcPr>
          <w:p w14:paraId="1EEA251B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8" w:type="dxa"/>
          </w:tcPr>
          <w:p w14:paraId="179E46EA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human melanocytes, 293T and sk-mel-5</w:t>
            </w:r>
          </w:p>
        </w:tc>
        <w:tc>
          <w:tcPr>
            <w:tcW w:w="1243" w:type="dxa"/>
          </w:tcPr>
          <w:p w14:paraId="2E134B23" w14:textId="77777777" w:rsidR="00DE08C4" w:rsidRPr="00815544" w:rsidRDefault="00DE08C4" w:rsidP="00B05106">
            <w:pPr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Upregulated</w:t>
            </w:r>
          </w:p>
        </w:tc>
        <w:tc>
          <w:tcPr>
            <w:tcW w:w="1379" w:type="dxa"/>
          </w:tcPr>
          <w:p w14:paraId="3536462C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BRAF V600E induces BANCR expression and regulates cell migration.</w:t>
            </w:r>
          </w:p>
          <w:p w14:paraId="7E2ED242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43" w:type="dxa"/>
          </w:tcPr>
          <w:p w14:paraId="65452ABB" w14:textId="77777777" w:rsidR="00DE08C4" w:rsidRPr="00512B03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ANCR had an oncogenic role in melanoma with potential function in migration.</w:t>
            </w:r>
          </w:p>
        </w:tc>
        <w:tc>
          <w:tcPr>
            <w:tcW w:w="990" w:type="dxa"/>
          </w:tcPr>
          <w:p w14:paraId="29853269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Flockhart&lt;/Author&gt;&lt;Year&gt;2012&lt;/Year&gt;&lt;RecNum&gt;2&lt;/RecNum&gt;&lt;DisplayText&gt;(2)&lt;/DisplayText&gt;&lt;record&gt;&lt;rec-number&gt;2&lt;/rec-number&gt;&lt;foreign-keys&gt;&lt;key app="EN" db-id="t0r0fea09ftxfwet5z85vwxqzr9dfsvv00x5" timestamp="1608207035"&gt;2&lt;/key&gt;&lt;/foreign-keys&gt;&lt;ref-type name="Journal Article"&gt;17&lt;/ref-type&gt;&lt;contributors&gt;&lt;authors&gt;&lt;author&gt;Flockhart, Ross J&lt;/author&gt;&lt;author&gt;Webster, Dan E&lt;/author&gt;&lt;author&gt;Qu, Kun&lt;/author&gt;&lt;author&gt;Mascarenhas, Nicholas&lt;/author&gt;&lt;author&gt;Kovalski, Joanna&lt;/author&gt;&lt;author&gt;Kretz, Markus&lt;/author&gt;&lt;author&gt;Khavari, Paul A&lt;/author&gt;&lt;/authors&gt;&lt;/contributors&gt;&lt;titles&gt;&lt;title&gt;BRAFV600E remodels the melanocyte transcriptome and induces BANCR to regulate melanoma cell migration&lt;/title&gt;&lt;secondary-title&gt;Genome research&lt;/secondary-title&gt;&lt;/titles&gt;&lt;periodical&gt;&lt;full-title&gt;Genome research&lt;/full-title&gt;&lt;/periodical&gt;&lt;pages&gt;1006-1014&lt;/pages&gt;&lt;volume&gt;22&lt;/volume&gt;&lt;number&gt;6&lt;/number&gt;&lt;dates&gt;&lt;year&gt;2012&lt;/year&gt;&lt;/dates&gt;&lt;isbn&gt;1088-9051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2" w:tooltip="Flockhart, 2012 #2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DE08C4" w:rsidRPr="00B9360F" w14:paraId="1A48F002" w14:textId="77777777" w:rsidTr="00B05106">
        <w:trPr>
          <w:jc w:val="center"/>
        </w:trPr>
        <w:tc>
          <w:tcPr>
            <w:tcW w:w="1415" w:type="dxa"/>
          </w:tcPr>
          <w:p w14:paraId="6B15130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Osteosarcoma</w:t>
            </w:r>
          </w:p>
        </w:tc>
        <w:tc>
          <w:tcPr>
            <w:tcW w:w="1387" w:type="dxa"/>
          </w:tcPr>
          <w:p w14:paraId="2289218F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791" w:type="dxa"/>
          </w:tcPr>
          <w:p w14:paraId="01D92F37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B9360F">
              <w:rPr>
                <w:rFonts w:asciiTheme="majorBidi" w:hAnsiTheme="majorBidi" w:cstheme="majorBidi"/>
                <w:sz w:val="20"/>
                <w:szCs w:val="20"/>
              </w:rPr>
              <w:t>Wnt</w:t>
            </w:r>
            <w:proofErr w:type="spellEnd"/>
            <w:r w:rsidRPr="00B9360F">
              <w:rPr>
                <w:rFonts w:asciiTheme="majorBidi" w:hAnsiTheme="majorBidi" w:cstheme="majorBidi"/>
                <w:sz w:val="20"/>
                <w:szCs w:val="20"/>
              </w:rPr>
              <w:t xml:space="preserve"> signaling</w:t>
            </w:r>
          </w:p>
        </w:tc>
        <w:tc>
          <w:tcPr>
            <w:tcW w:w="1218" w:type="dxa"/>
          </w:tcPr>
          <w:p w14:paraId="03F4F04E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MG-63</w:t>
            </w:r>
          </w:p>
        </w:tc>
        <w:tc>
          <w:tcPr>
            <w:tcW w:w="1243" w:type="dxa"/>
          </w:tcPr>
          <w:p w14:paraId="66B390F7" w14:textId="77777777" w:rsidR="00DE08C4" w:rsidRPr="0067121A" w:rsidRDefault="00DE08C4" w:rsidP="00B05106">
            <w:pPr>
              <w:rPr>
                <w:rFonts w:asciiTheme="majorBidi" w:hAnsiTheme="majorBidi" w:cstheme="majorBidi"/>
                <w:color w:val="FF0000"/>
                <w:sz w:val="20"/>
                <w:szCs w:val="20"/>
              </w:rPr>
            </w:pPr>
            <w:r w:rsidRPr="00815544">
              <w:rPr>
                <w:rFonts w:asciiTheme="majorBidi" w:hAnsiTheme="majorBidi" w:cstheme="majorBidi"/>
                <w:color w:val="8496B0" w:themeColor="text2" w:themeTint="99"/>
                <w:sz w:val="20"/>
                <w:szCs w:val="20"/>
              </w:rPr>
              <w:t>Downregulated</w:t>
            </w:r>
          </w:p>
        </w:tc>
        <w:tc>
          <w:tcPr>
            <w:tcW w:w="1379" w:type="dxa"/>
          </w:tcPr>
          <w:p w14:paraId="11CD4025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t>Baicalein caused BANCR over expression that induced apoptosis.</w:t>
            </w:r>
          </w:p>
        </w:tc>
        <w:tc>
          <w:tcPr>
            <w:tcW w:w="1143" w:type="dxa"/>
          </w:tcPr>
          <w:p w14:paraId="0A228FA1" w14:textId="77777777" w:rsidR="00DE08C4" w:rsidRPr="00512B03" w:rsidRDefault="00DE08C4" w:rsidP="00B05106">
            <w:pP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</w:pPr>
            <w: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B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aicalein inhibited osteosarcoma cell proliferation through </w:t>
            </w:r>
            <w:proofErr w:type="spellStart"/>
            <w:r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W</w:t>
            </w:r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>nt</w:t>
            </w:r>
            <w:proofErr w:type="spellEnd"/>
            <w:r w:rsidRPr="00512B03">
              <w:rPr>
                <w:rFonts w:asciiTheme="majorBidi" w:hAnsiTheme="majorBidi" w:cstheme="majorBidi"/>
                <w:color w:val="4472C4" w:themeColor="accent1"/>
                <w:sz w:val="20"/>
                <w:szCs w:val="20"/>
              </w:rPr>
              <w:t xml:space="preserve"> signaling that BANCR involved in the pathway.</w:t>
            </w:r>
          </w:p>
        </w:tc>
        <w:tc>
          <w:tcPr>
            <w:tcW w:w="990" w:type="dxa"/>
          </w:tcPr>
          <w:p w14:paraId="6AECD233" w14:textId="77777777" w:rsidR="00DE08C4" w:rsidRPr="00B9360F" w:rsidRDefault="00DE08C4" w:rsidP="00B05106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He&lt;/Author&gt;&lt;Year&gt;2015&lt;/Year&gt;&lt;RecNum&gt;1670&lt;/RecNum&gt;&lt;DisplayText&gt;(45)&lt;/DisplayText&gt;&lt;record&gt;&lt;rec-number&gt;40&lt;/rec-number&gt;&lt;foreign-keys&gt;&lt;key app="EN" db-id="ap59szwwcrswdsesf0750rdb9ttfr2dpa0ts" timestamp="1617304792"&gt;40&lt;/key&gt;&lt;/foreign-keys&gt;&lt;ref-type name="Journal Article"&gt;17&lt;/ref-type&gt;&lt;contributors&gt;&lt;authors&gt;&lt;author&gt;He, Nengbin&lt;/author&gt;&lt;author&gt;Zhang, Zhichang&lt;/author&gt;&lt;/authors&gt;&lt;/contributors&gt;&lt;titles&gt;&lt;title&gt;Baicalein suppresses the viability of MG-63 osteosarcoma cells through inhibiting c-MYC expression via Wnt signaling pathway&lt;/title&gt;&lt;secondary-title&gt;Molecular and cellular biochemistry&lt;/secondary-title&gt;&lt;/titles&gt;&lt;periodical&gt;&lt;full-title&gt;Molecular and cellular biochemistry&lt;/full-title&gt;&lt;/periodical&gt;&lt;pages&gt;187-196&lt;/pages&gt;&lt;volume&gt;405&lt;/volume&gt;&lt;number&gt;1-2&lt;/number&gt;&lt;dates&gt;&lt;year&gt;2015&lt;/year&gt;&lt;/dates&gt;&lt;isbn&gt;0300-8177&lt;/isbn&gt;&lt;urls&gt;&lt;/urls&gt;&lt;/record&gt;&lt;/Cite&gt;&lt;/EndNote&gt;</w:instrTex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hyperlink w:anchor="_ENREF_45" w:tooltip="He, 2015 #40" w:history="1">
              <w:r>
                <w:rPr>
                  <w:rFonts w:asciiTheme="majorBidi" w:hAnsiTheme="majorBidi" w:cstheme="majorBidi"/>
                  <w:noProof/>
                  <w:sz w:val="20"/>
                  <w:szCs w:val="20"/>
                </w:rPr>
                <w:t>45</w:t>
              </w:r>
            </w:hyperlink>
            <w:r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B9360F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4E1AEBD7" w14:textId="5D63A22D" w:rsidR="00DE08C4" w:rsidRDefault="00DE08C4"/>
    <w:p w14:paraId="52517868" w14:textId="1A850261" w:rsidR="00DE08C4" w:rsidRDefault="00DE08C4"/>
    <w:p w14:paraId="7BB8F97C" w14:textId="0247F75F" w:rsidR="00DE08C4" w:rsidRDefault="00DE08C4"/>
    <w:p w14:paraId="1DE9AB97" w14:textId="77777777" w:rsidR="00DE08C4" w:rsidRDefault="00DE08C4"/>
    <w:sectPr w:rsidR="00DE08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08C4"/>
    <w:rsid w:val="00A142C6"/>
    <w:rsid w:val="00BA7DB4"/>
    <w:rsid w:val="00DD008F"/>
    <w:rsid w:val="00DE08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2F779F"/>
  <w15:chartTrackingRefBased/>
  <w15:docId w15:val="{96334F0C-E0FE-4433-B0F8-B2F5C821D9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E08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jlqj4b">
    <w:name w:val="jlqj4b"/>
    <w:basedOn w:val="DefaultParagraphFont"/>
    <w:rsid w:val="00DE08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8</Pages>
  <Words>7567</Words>
  <Characters>43132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 ZENBOOK</dc:creator>
  <cp:keywords/>
  <dc:description/>
  <cp:lastModifiedBy>ASUS ZENBOOK</cp:lastModifiedBy>
  <cp:revision>2</cp:revision>
  <dcterms:created xsi:type="dcterms:W3CDTF">2021-07-19T06:36:00Z</dcterms:created>
  <dcterms:modified xsi:type="dcterms:W3CDTF">2021-07-19T06:48:00Z</dcterms:modified>
</cp:coreProperties>
</file>